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1164D" w14:textId="2F3B5E0D" w:rsidR="005F291C" w:rsidRDefault="005F291C" w:rsidP="005F291C">
      <w:pPr>
        <w:adjustRightInd w:val="0"/>
        <w:snapToGrid w:val="0"/>
        <w:spacing w:line="480" w:lineRule="auto"/>
        <w:jc w:val="center"/>
        <w:rPr>
          <w:rFonts w:ascii="Times New Roman" w:eastAsia="宋体" w:hAnsi="Times New Roman" w:cs="Times New Roman"/>
          <w:b/>
          <w:kern w:val="0"/>
          <w:sz w:val="28"/>
          <w:szCs w:val="28"/>
        </w:rPr>
      </w:pPr>
      <w:r>
        <w:rPr>
          <w:rFonts w:ascii="Times New Roman" w:eastAsia="宋体" w:hAnsi="Times New Roman" w:cs="Times New Roman" w:hint="eastAsia"/>
          <w:b/>
          <w:kern w:val="0"/>
          <w:sz w:val="28"/>
          <w:szCs w:val="28"/>
        </w:rPr>
        <w:t>S</w:t>
      </w:r>
      <w:r>
        <w:rPr>
          <w:rFonts w:ascii="Times New Roman" w:eastAsia="宋体" w:hAnsi="Times New Roman" w:cs="Times New Roman"/>
          <w:b/>
          <w:kern w:val="0"/>
          <w:sz w:val="28"/>
          <w:szCs w:val="28"/>
        </w:rPr>
        <w:t>upplementary</w:t>
      </w:r>
      <w:r w:rsidR="009D0FBC">
        <w:rPr>
          <w:rFonts w:ascii="Times New Roman" w:eastAsia="宋体" w:hAnsi="Times New Roman" w:cs="Times New Roman"/>
          <w:b/>
          <w:kern w:val="0"/>
          <w:sz w:val="28"/>
          <w:szCs w:val="28"/>
        </w:rPr>
        <w:t>Materials</w:t>
      </w:r>
    </w:p>
    <w:p w14:paraId="1215A5F4" w14:textId="2A9B0146" w:rsidR="005D735A" w:rsidRDefault="00CA60B6" w:rsidP="00756BC4">
      <w:pPr>
        <w:adjustRightInd w:val="0"/>
        <w:snapToGrid w:val="0"/>
        <w:spacing w:line="480" w:lineRule="auto"/>
        <w:jc w:val="left"/>
        <w:rPr>
          <w:rFonts w:ascii="Times New Roman" w:eastAsia="宋体" w:hAnsi="Times New Roman" w:cs="Times New Roman"/>
          <w:b/>
          <w:kern w:val="0"/>
          <w:sz w:val="28"/>
          <w:szCs w:val="28"/>
        </w:rPr>
      </w:pPr>
      <w:r w:rsidRPr="00CA60B6">
        <w:rPr>
          <w:rFonts w:ascii="Times New Roman" w:eastAsia="宋体" w:hAnsi="Times New Roman" w:cs="Times New Roman"/>
          <w:b/>
          <w:kern w:val="0"/>
          <w:sz w:val="28"/>
          <w:szCs w:val="28"/>
        </w:rPr>
        <w:t>Geneticpolymorphisms,</w:t>
      </w:r>
      <w:r w:rsidR="00946FF3" w:rsidRPr="0085666C">
        <w:rPr>
          <w:rFonts w:ascii="Times New Roman" w:eastAsia="宋体" w:hAnsi="Times New Roman" w:cs="Times New Roman"/>
          <w:b/>
          <w:kern w:val="0"/>
          <w:sz w:val="28"/>
          <w:szCs w:val="28"/>
        </w:rPr>
        <w:t>LDL-</w:t>
      </w:r>
      <w:r w:rsidR="007364F0" w:rsidRPr="0085666C">
        <w:rPr>
          <w:rFonts w:ascii="Times New Roman" w:eastAsia="宋体" w:hAnsi="Times New Roman" w:cs="Times New Roman"/>
          <w:b/>
          <w:kern w:val="0"/>
          <w:sz w:val="28"/>
          <w:szCs w:val="28"/>
        </w:rPr>
        <w:t>C</w:t>
      </w:r>
      <w:r w:rsidR="00946FF3" w:rsidRPr="0085666C">
        <w:rPr>
          <w:rFonts w:ascii="Times New Roman" w:eastAsia="宋体" w:hAnsi="Times New Roman" w:cs="Times New Roman"/>
          <w:b/>
          <w:kern w:val="0"/>
          <w:sz w:val="28"/>
          <w:szCs w:val="28"/>
        </w:rPr>
        <w:t>andsdLDL-</w:t>
      </w:r>
      <w:r w:rsidR="007364F0" w:rsidRPr="0085666C">
        <w:rPr>
          <w:rFonts w:ascii="Times New Roman" w:eastAsia="宋体" w:hAnsi="Times New Roman" w:cs="Times New Roman"/>
          <w:b/>
          <w:kern w:val="0"/>
          <w:sz w:val="28"/>
          <w:szCs w:val="28"/>
        </w:rPr>
        <w:t>C</w:t>
      </w:r>
      <w:r w:rsidR="00992AE1" w:rsidRPr="00992AE1">
        <w:rPr>
          <w:rFonts w:ascii="Times New Roman" w:eastAsia="宋体" w:hAnsi="Times New Roman" w:cs="Times New Roman"/>
          <w:b/>
          <w:kern w:val="0"/>
          <w:sz w:val="28"/>
          <w:szCs w:val="28"/>
        </w:rPr>
        <w:t>helpoptimize</w:t>
      </w:r>
      <w:hyperlink r:id="rId8" w:history="1">
        <w:r w:rsidR="00946FF3" w:rsidRPr="0085666C">
          <w:rPr>
            <w:rFonts w:ascii="Times New Roman" w:eastAsia="宋体" w:hAnsi="Times New Roman" w:cs="Times New Roman"/>
            <w:b/>
            <w:kern w:val="0"/>
            <w:sz w:val="28"/>
            <w:szCs w:val="28"/>
          </w:rPr>
          <w:t>coronary</w:t>
        </w:r>
      </w:hyperlink>
      <w:hyperlink r:id="rId9" w:history="1">
        <w:r w:rsidR="00946FF3" w:rsidRPr="0085666C">
          <w:rPr>
            <w:rFonts w:ascii="Times New Roman" w:eastAsia="宋体" w:hAnsi="Times New Roman" w:cs="Times New Roman"/>
            <w:b/>
            <w:kern w:val="0"/>
            <w:sz w:val="28"/>
            <w:szCs w:val="28"/>
          </w:rPr>
          <w:t>heart</w:t>
        </w:r>
      </w:hyperlink>
      <w:hyperlink r:id="rId10" w:history="1">
        <w:r w:rsidR="00946FF3" w:rsidRPr="0085666C">
          <w:rPr>
            <w:rFonts w:ascii="Times New Roman" w:eastAsia="宋体" w:hAnsi="Times New Roman" w:cs="Times New Roman"/>
            <w:b/>
            <w:kern w:val="0"/>
            <w:sz w:val="28"/>
            <w:szCs w:val="28"/>
          </w:rPr>
          <w:t>disease</w:t>
        </w:r>
      </w:hyperlink>
      <w:r w:rsidR="00946FF3" w:rsidRPr="0085666C">
        <w:rPr>
          <w:rFonts w:ascii="Times New Roman" w:eastAsia="宋体" w:hAnsi="Times New Roman" w:cs="Times New Roman"/>
          <w:b/>
          <w:kern w:val="0"/>
          <w:sz w:val="28"/>
          <w:szCs w:val="28"/>
        </w:rPr>
        <w:t>(CHD)</w:t>
      </w:r>
      <w:r w:rsidRPr="00CA60B6">
        <w:rPr>
          <w:rFonts w:ascii="Times New Roman" w:eastAsia="宋体" w:hAnsi="Times New Roman" w:cs="Times New Roman"/>
          <w:b/>
          <w:kern w:val="0"/>
          <w:sz w:val="28"/>
          <w:szCs w:val="28"/>
        </w:rPr>
        <w:t>therapy</w:t>
      </w:r>
    </w:p>
    <w:p w14:paraId="32079BEA" w14:textId="77777777" w:rsidR="006D2A58" w:rsidRDefault="006D2A58" w:rsidP="00756BC4">
      <w:pPr>
        <w:adjustRightInd w:val="0"/>
        <w:snapToGrid w:val="0"/>
        <w:spacing w:line="480" w:lineRule="auto"/>
        <w:jc w:val="left"/>
        <w:rPr>
          <w:rFonts w:ascii="Times New Roman" w:eastAsia="宋体" w:hAnsi="Times New Roman" w:cs="Times New Roman"/>
          <w:b/>
          <w:kern w:val="0"/>
          <w:sz w:val="28"/>
          <w:szCs w:val="28"/>
        </w:rPr>
      </w:pPr>
    </w:p>
    <w:p w14:paraId="0E516BE3" w14:textId="35376818" w:rsidR="00171EF8" w:rsidRPr="003C7F85" w:rsidRDefault="00171EF8" w:rsidP="00171EF8">
      <w:pPr>
        <w:adjustRightInd w:val="0"/>
        <w:snapToGrid w:val="0"/>
        <w:spacing w:line="480" w:lineRule="auto"/>
        <w:jc w:val="left"/>
        <w:rPr>
          <w:rFonts w:ascii="Times New Roman" w:eastAsia="宋体" w:hAnsi="Times New Roman" w:cs="Times New Roman"/>
          <w:szCs w:val="21"/>
          <w:vertAlign w:val="superscript"/>
        </w:rPr>
      </w:pPr>
      <w:r w:rsidRPr="003C7F85">
        <w:rPr>
          <w:rFonts w:ascii="Times New Roman" w:eastAsia="宋体" w:hAnsi="Times New Roman" w:cs="Times New Roman"/>
          <w:szCs w:val="21"/>
          <w:lang w:val="en-GB"/>
        </w:rPr>
        <w:t>RuozhuDai</w:t>
      </w:r>
      <w:r w:rsidRPr="003C7F85">
        <w:rPr>
          <w:rFonts w:ascii="Times New Roman" w:eastAsia="宋体" w:hAnsi="Times New Roman" w:cs="Times New Roman"/>
          <w:szCs w:val="21"/>
          <w:vertAlign w:val="superscript"/>
        </w:rPr>
        <w:t>1</w:t>
      </w:r>
      <w:r w:rsidRPr="003C7F85">
        <w:rPr>
          <w:rFonts w:ascii="Times New Roman" w:eastAsia="宋体" w:hAnsi="Times New Roman" w:cs="Times New Roman"/>
          <w:szCs w:val="21"/>
        </w:rPr>
        <w:t>,</w:t>
      </w:r>
      <w:r w:rsidR="008451B0">
        <w:rPr>
          <w:rFonts w:ascii="Times New Roman" w:eastAsia="宋体" w:hAnsi="Times New Roman" w:cs="Times New Roman"/>
          <w:szCs w:val="21"/>
          <w:lang w:val="en-GB"/>
        </w:rPr>
        <w:t>HuilinZhuo</w:t>
      </w:r>
      <w:r w:rsidRPr="003C7F85">
        <w:rPr>
          <w:rFonts w:ascii="Times New Roman" w:eastAsia="宋体" w:hAnsi="Times New Roman" w:cs="Times New Roman"/>
          <w:szCs w:val="21"/>
          <w:vertAlign w:val="superscript"/>
        </w:rPr>
        <w:t>1</w:t>
      </w:r>
      <w:bookmarkStart w:id="0" w:name="OLE_LINK3"/>
      <w:bookmarkStart w:id="1" w:name="OLE_LINK4"/>
      <w:r w:rsidRPr="003C7F85">
        <w:rPr>
          <w:rFonts w:ascii="Times New Roman" w:eastAsia="宋体" w:hAnsi="Times New Roman" w:cs="Times New Roman"/>
          <w:szCs w:val="21"/>
        </w:rPr>
        <w:t>,</w:t>
      </w:r>
      <w:bookmarkEnd w:id="0"/>
      <w:bookmarkEnd w:id="1"/>
      <w:r w:rsidRPr="003C7F85">
        <w:rPr>
          <w:rFonts w:ascii="Times New Roman" w:eastAsia="宋体" w:hAnsi="Times New Roman" w:cs="Times New Roman"/>
          <w:szCs w:val="21"/>
          <w:lang w:val="en-GB"/>
        </w:rPr>
        <w:t>WeiWang</w:t>
      </w:r>
      <w:r w:rsidRPr="003C7F85">
        <w:rPr>
          <w:rFonts w:ascii="Times New Roman" w:eastAsia="宋体" w:hAnsi="Times New Roman" w:cs="Times New Roman"/>
          <w:szCs w:val="21"/>
          <w:vertAlign w:val="superscript"/>
        </w:rPr>
        <w:t>1,</w:t>
      </w:r>
      <w:r w:rsidRPr="003C7F85">
        <w:rPr>
          <w:rFonts w:ascii="Times New Roman" w:eastAsia="宋体" w:hAnsi="Times New Roman" w:cs="Times New Roman"/>
          <w:kern w:val="0"/>
          <w:sz w:val="18"/>
          <w:szCs w:val="18"/>
        </w:rPr>
        <w:t>*</w:t>
      </w:r>
      <w:r>
        <w:rPr>
          <w:rFonts w:ascii="Times New Roman" w:eastAsia="宋体" w:hAnsi="Times New Roman" w:cs="Times New Roman"/>
          <w:szCs w:val="21"/>
        </w:rPr>
        <w:t>,</w:t>
      </w:r>
      <w:r w:rsidR="008451B0">
        <w:rPr>
          <w:rFonts w:ascii="Times New Roman" w:eastAsia="宋体" w:hAnsi="Times New Roman" w:cs="Times New Roman" w:hint="eastAsia"/>
          <w:szCs w:val="21"/>
        </w:rPr>
        <w:t>injun</w:t>
      </w:r>
      <w:r w:rsidR="008451B0">
        <w:rPr>
          <w:rFonts w:ascii="Times New Roman" w:eastAsia="宋体" w:hAnsi="Times New Roman" w:cs="Times New Roman"/>
          <w:szCs w:val="21"/>
        </w:rPr>
        <w:t>W</w:t>
      </w:r>
      <w:r w:rsidR="008451B0">
        <w:rPr>
          <w:rFonts w:ascii="Times New Roman" w:eastAsia="宋体" w:hAnsi="Times New Roman" w:cs="Times New Roman" w:hint="eastAsia"/>
          <w:szCs w:val="21"/>
        </w:rPr>
        <w:t>ang</w:t>
      </w:r>
      <w:r w:rsidR="008451B0" w:rsidRPr="003C7F85">
        <w:rPr>
          <w:rFonts w:ascii="Times New Roman" w:eastAsia="宋体" w:hAnsi="Times New Roman" w:cs="Times New Roman"/>
          <w:szCs w:val="21"/>
          <w:vertAlign w:val="superscript"/>
        </w:rPr>
        <w:t>2,</w:t>
      </w:r>
      <w:r w:rsidR="008451B0">
        <w:rPr>
          <w:rFonts w:ascii="Times New Roman" w:eastAsia="宋体" w:hAnsi="Times New Roman" w:cs="Times New Roman"/>
          <w:szCs w:val="21"/>
          <w:vertAlign w:val="superscript"/>
        </w:rPr>
        <w:t>4</w:t>
      </w:r>
      <w:r w:rsidR="008451B0" w:rsidRPr="003C7F85">
        <w:rPr>
          <w:rFonts w:ascii="Times New Roman" w:eastAsia="宋体" w:hAnsi="Times New Roman" w:cs="Times New Roman"/>
          <w:szCs w:val="21"/>
          <w:vertAlign w:val="superscript"/>
        </w:rPr>
        <w:t>,</w:t>
      </w:r>
      <w:r w:rsidR="008451B0" w:rsidRPr="003C7F85">
        <w:rPr>
          <w:rFonts w:ascii="Times New Roman" w:eastAsia="宋体" w:hAnsi="Times New Roman" w:cs="Times New Roman"/>
          <w:kern w:val="0"/>
          <w:sz w:val="18"/>
          <w:szCs w:val="18"/>
        </w:rPr>
        <w:t>*</w:t>
      </w:r>
      <w:r>
        <w:rPr>
          <w:rFonts w:ascii="Times New Roman" w:eastAsia="宋体" w:hAnsi="Times New Roman" w:cs="Times New Roman"/>
          <w:szCs w:val="21"/>
        </w:rPr>
        <w:t>and</w:t>
      </w:r>
      <w:r w:rsidR="008451B0">
        <w:rPr>
          <w:rFonts w:ascii="Times New Roman" w:eastAsia="宋体" w:hAnsi="Times New Roman" w:cs="Times New Roman"/>
          <w:szCs w:val="21"/>
        </w:rPr>
        <w:t>iaoyuZhao</w:t>
      </w:r>
      <w:r w:rsidRPr="003C7F85">
        <w:rPr>
          <w:rFonts w:ascii="Times New Roman" w:eastAsia="宋体" w:hAnsi="Times New Roman" w:cs="Times New Roman"/>
          <w:szCs w:val="21"/>
          <w:vertAlign w:val="superscript"/>
        </w:rPr>
        <w:t>2,3,</w:t>
      </w:r>
      <w:r w:rsidRPr="003C7F85">
        <w:rPr>
          <w:rFonts w:ascii="Times New Roman" w:eastAsia="宋体" w:hAnsi="Times New Roman" w:cs="Times New Roman"/>
          <w:kern w:val="0"/>
          <w:sz w:val="18"/>
          <w:szCs w:val="18"/>
        </w:rPr>
        <w:t>*</w:t>
      </w:r>
    </w:p>
    <w:p w14:paraId="64A4ABD8" w14:textId="372C28E1" w:rsidR="00171EF8" w:rsidRPr="003C7F85" w:rsidRDefault="00171EF8" w:rsidP="00171EF8">
      <w:pPr>
        <w:spacing w:line="480" w:lineRule="auto"/>
        <w:rPr>
          <w:rFonts w:ascii="Times New Roman" w:eastAsia="宋体" w:hAnsi="Times New Roman" w:cs="Times New Roman"/>
          <w:bCs/>
          <w:kern w:val="0"/>
          <w:szCs w:val="21"/>
        </w:rPr>
      </w:pPr>
      <w:r w:rsidRPr="003C7F85">
        <w:rPr>
          <w:rFonts w:ascii="Times New Roman" w:eastAsia="宋体" w:hAnsi="Times New Roman" w:cs="Times New Roman"/>
          <w:szCs w:val="21"/>
          <w:vertAlign w:val="superscript"/>
        </w:rPr>
        <w:t>1</w:t>
      </w:r>
      <w:r w:rsidRPr="003C7F85">
        <w:rPr>
          <w:rFonts w:ascii="Times New Roman" w:eastAsia="宋体" w:hAnsi="Times New Roman" w:cs="Times New Roman"/>
          <w:bCs/>
          <w:kern w:val="0"/>
          <w:szCs w:val="21"/>
        </w:rPr>
        <w:t>DepartmentofCardiology</w:t>
      </w:r>
      <w:r w:rsidRPr="003C7F85">
        <w:rPr>
          <w:rFonts w:ascii="Times New Roman" w:eastAsia="宋体" w:hAnsi="Times New Roman" w:cs="Times New Roman" w:hint="eastAsia"/>
          <w:bCs/>
          <w:kern w:val="0"/>
          <w:szCs w:val="21"/>
        </w:rPr>
        <w:t>,</w:t>
      </w:r>
      <w:r w:rsidRPr="003C7F85">
        <w:rPr>
          <w:rFonts w:ascii="Times New Roman" w:eastAsia="宋体" w:hAnsi="Times New Roman" w:cs="Times New Roman"/>
          <w:bCs/>
          <w:kern w:val="0"/>
          <w:szCs w:val="21"/>
        </w:rPr>
        <w:t>QuanzhouFirstHospitalAffiliatedtoFujianMedicalUniversity,China</w:t>
      </w:r>
    </w:p>
    <w:p w14:paraId="1C616925" w14:textId="391ABB1D" w:rsidR="00171EF8" w:rsidRPr="003C7F85" w:rsidRDefault="00171EF8" w:rsidP="00171EF8">
      <w:pPr>
        <w:spacing w:line="480" w:lineRule="auto"/>
        <w:rPr>
          <w:rFonts w:ascii="Times New Roman" w:eastAsia="宋体" w:hAnsi="Times New Roman" w:cs="Times New Roman"/>
          <w:bCs/>
          <w:kern w:val="0"/>
          <w:szCs w:val="21"/>
        </w:rPr>
      </w:pPr>
      <w:r w:rsidRPr="003C7F85">
        <w:rPr>
          <w:rFonts w:ascii="Times New Roman" w:eastAsia="宋体" w:hAnsi="Times New Roman" w:cs="Times New Roman"/>
          <w:szCs w:val="21"/>
          <w:vertAlign w:val="superscript"/>
        </w:rPr>
        <w:t>2</w:t>
      </w:r>
      <w:r w:rsidRPr="003C7F85">
        <w:rPr>
          <w:rFonts w:ascii="Times New Roman" w:eastAsia="宋体" w:hAnsi="Times New Roman" w:cs="Times New Roman"/>
          <w:bCs/>
          <w:kern w:val="0"/>
          <w:szCs w:val="21"/>
        </w:rPr>
        <w:t>ShanghaiBiotecanPharmaceuticalsCo.,Ltd,ShanghaiZhangjiangInstituteofMedicalInnovation,China</w:t>
      </w:r>
    </w:p>
    <w:p w14:paraId="600B6497" w14:textId="7F62C5E9" w:rsidR="00171EF8" w:rsidRDefault="00171EF8" w:rsidP="00171EF8">
      <w:pPr>
        <w:spacing w:line="480" w:lineRule="auto"/>
        <w:rPr>
          <w:rFonts w:ascii="Times New Roman" w:eastAsia="宋体" w:hAnsi="Times New Roman" w:cs="Times New Roman"/>
          <w:bCs/>
          <w:kern w:val="0"/>
          <w:szCs w:val="21"/>
        </w:rPr>
      </w:pPr>
      <w:r w:rsidRPr="003C7F85">
        <w:rPr>
          <w:rFonts w:ascii="Times New Roman" w:eastAsia="宋体" w:hAnsi="Times New Roman" w:cs="Times New Roman"/>
          <w:szCs w:val="21"/>
          <w:vertAlign w:val="superscript"/>
        </w:rPr>
        <w:t>3</w:t>
      </w:r>
      <w:r w:rsidRPr="003C7F85">
        <w:rPr>
          <w:rFonts w:ascii="Times New Roman" w:eastAsia="宋体" w:hAnsi="Times New Roman" w:cs="Times New Roman"/>
          <w:bCs/>
          <w:kern w:val="0"/>
          <w:szCs w:val="21"/>
        </w:rPr>
        <w:t>StateKeyLaboratoryofGeneticEngineerings</w:t>
      </w:r>
      <w:r w:rsidRPr="003C7F85">
        <w:rPr>
          <w:rFonts w:ascii="Times New Roman" w:eastAsia="宋体" w:hAnsi="Times New Roman" w:cs="Times New Roman" w:hint="eastAsia"/>
          <w:bCs/>
          <w:kern w:val="0"/>
          <w:szCs w:val="21"/>
        </w:rPr>
        <w:t>,</w:t>
      </w:r>
      <w:r w:rsidRPr="003C7F85">
        <w:rPr>
          <w:rFonts w:ascii="Times New Roman" w:eastAsia="宋体" w:hAnsi="Times New Roman" w:cs="Times New Roman"/>
          <w:bCs/>
          <w:kern w:val="0"/>
          <w:szCs w:val="21"/>
        </w:rPr>
        <w:t>SchoolofLifeSciences</w:t>
      </w:r>
      <w:r w:rsidRPr="003C7F85">
        <w:rPr>
          <w:rFonts w:ascii="Times New Roman" w:eastAsia="宋体" w:hAnsi="Times New Roman" w:cs="Times New Roman" w:hint="eastAsia"/>
          <w:bCs/>
          <w:kern w:val="0"/>
          <w:szCs w:val="21"/>
        </w:rPr>
        <w:t>,</w:t>
      </w:r>
      <w:r w:rsidRPr="003C7F85">
        <w:rPr>
          <w:rFonts w:ascii="Times New Roman" w:eastAsia="宋体" w:hAnsi="Times New Roman" w:cs="Times New Roman"/>
          <w:bCs/>
          <w:kern w:val="0"/>
          <w:szCs w:val="21"/>
        </w:rPr>
        <w:t>FudanUniversity,China</w:t>
      </w:r>
    </w:p>
    <w:p w14:paraId="7183D7F7" w14:textId="2EB22727" w:rsidR="008451B0" w:rsidRPr="003C7F85" w:rsidRDefault="008451B0" w:rsidP="008451B0">
      <w:pPr>
        <w:spacing w:line="480" w:lineRule="auto"/>
        <w:rPr>
          <w:rFonts w:ascii="Times New Roman" w:eastAsia="宋体" w:hAnsi="Times New Roman" w:cs="Times New Roman"/>
          <w:bCs/>
          <w:kern w:val="0"/>
          <w:szCs w:val="21"/>
        </w:rPr>
      </w:pPr>
      <w:r>
        <w:rPr>
          <w:rFonts w:ascii="Times New Roman" w:eastAsia="宋体" w:hAnsi="Times New Roman" w:cs="Times New Roman"/>
          <w:szCs w:val="21"/>
          <w:vertAlign w:val="superscript"/>
        </w:rPr>
        <w:t>4</w:t>
      </w:r>
      <w:r w:rsidRPr="008451B0">
        <w:rPr>
          <w:rFonts w:ascii="Times New Roman" w:eastAsia="宋体" w:hAnsi="Times New Roman" w:cs="Times New Roman"/>
          <w:bCs/>
          <w:kern w:val="0"/>
          <w:szCs w:val="21"/>
        </w:rPr>
        <w:t>TranslationalMedicalCenterforStemCellTherapyandInstituteforRegenerativeMedicine,ShanghaiEastHospital,ShanghaiKeyLaboratoryofSignalingandDiseaseResearch,SchoolofLifeSciencesandTechnology,TongjiUniversity,Shanghai,China.</w:t>
      </w:r>
    </w:p>
    <w:p w14:paraId="560DA28C" w14:textId="6D2F13F7" w:rsidR="00823A51" w:rsidRDefault="00823A51" w:rsidP="00823A51">
      <w:pPr>
        <w:adjustRightInd w:val="0"/>
        <w:snapToGrid w:val="0"/>
        <w:spacing w:line="480" w:lineRule="auto"/>
        <w:rPr>
          <w:rStyle w:val="fontstyle01"/>
          <w:rFonts w:ascii="Times New Roman" w:hAnsi="Times New Roman"/>
          <w:color w:val="auto"/>
        </w:rPr>
      </w:pPr>
    </w:p>
    <w:p w14:paraId="5D13DA0C" w14:textId="7E9F4209" w:rsidR="0088440D" w:rsidRPr="00B3186B" w:rsidRDefault="00B3186B" w:rsidP="00823A51">
      <w:pPr>
        <w:adjustRightInd w:val="0"/>
        <w:snapToGrid w:val="0"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val="en-GB"/>
        </w:rPr>
      </w:pPr>
      <w:r w:rsidRPr="00B3186B">
        <w:rPr>
          <w:rFonts w:ascii="Times New Roman" w:eastAsia="宋体" w:hAnsi="Times New Roman" w:cs="Times New Roman"/>
          <w:b/>
          <w:kern w:val="0"/>
          <w:sz w:val="28"/>
          <w:szCs w:val="28"/>
        </w:rPr>
        <w:t>Materialsand</w:t>
      </w:r>
      <w:r w:rsidR="002226FB">
        <w:rPr>
          <w:rFonts w:ascii="Times New Roman" w:eastAsia="宋体" w:hAnsi="Times New Roman" w:cs="Times New Roman"/>
          <w:b/>
          <w:kern w:val="0"/>
          <w:sz w:val="28"/>
          <w:szCs w:val="28"/>
        </w:rPr>
        <w:t>M</w:t>
      </w:r>
      <w:r w:rsidRPr="00B3186B">
        <w:rPr>
          <w:rFonts w:ascii="Times New Roman" w:eastAsia="宋体" w:hAnsi="Times New Roman" w:cs="Times New Roman"/>
          <w:b/>
          <w:kern w:val="0"/>
          <w:sz w:val="28"/>
          <w:szCs w:val="28"/>
        </w:rPr>
        <w:t>ethods</w:t>
      </w:r>
    </w:p>
    <w:p w14:paraId="321222EA" w14:textId="3EB557F8" w:rsidR="002E5A8D" w:rsidRPr="00D60C08" w:rsidRDefault="0048091F" w:rsidP="0048091F">
      <w:pPr>
        <w:adjustRightInd w:val="0"/>
        <w:snapToGrid w:val="0"/>
        <w:spacing w:line="480" w:lineRule="auto"/>
        <w:rPr>
          <w:rStyle w:val="fontstyle01"/>
          <w:rFonts w:ascii="Times New Roman" w:hAnsi="Times New Roman"/>
          <w:i/>
          <w:color w:val="auto"/>
          <w:sz w:val="24"/>
          <w:szCs w:val="24"/>
        </w:rPr>
      </w:pPr>
      <w:r w:rsidRPr="00D60C08">
        <w:rPr>
          <w:rStyle w:val="fontstyle01"/>
          <w:rFonts w:ascii="Times New Roman" w:hAnsi="Times New Roman"/>
          <w:i/>
          <w:color w:val="auto"/>
          <w:sz w:val="24"/>
          <w:szCs w:val="24"/>
        </w:rPr>
        <w:t>LDL-Cdetection</w:t>
      </w:r>
    </w:p>
    <w:p w14:paraId="63C8AF63" w14:textId="4D41DBA8" w:rsidR="0048091F" w:rsidRPr="008F50FF" w:rsidRDefault="0048091F" w:rsidP="0048091F">
      <w:pPr>
        <w:adjustRightInd w:val="0"/>
        <w:snapToGrid w:val="0"/>
        <w:spacing w:line="480" w:lineRule="auto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 w:hint="eastAsia"/>
          <w:color w:val="auto"/>
        </w:rPr>
        <w:t>Before</w:t>
      </w:r>
      <w:r w:rsidRPr="008F50FF">
        <w:rPr>
          <w:rStyle w:val="fontstyle01"/>
          <w:rFonts w:ascii="Times New Roman" w:eastAsia="宋体" w:hAnsi="Times New Roman"/>
          <w:color w:val="auto"/>
        </w:rPr>
        <w:t>LDL-Cdetection,totalcholesterol,totaltriglycerides,plasma</w:t>
      </w:r>
      <w:r w:rsidRPr="008F50FF">
        <w:rPr>
          <w:rStyle w:val="fontstyle01"/>
          <w:rFonts w:ascii="Times New Roman" w:eastAsia="宋体" w:hAnsi="Times New Roman" w:hint="eastAsia"/>
          <w:color w:val="auto"/>
        </w:rPr>
        <w:t>HDL-C</w:t>
      </w:r>
      <w:r w:rsidRPr="008F50FF">
        <w:rPr>
          <w:rStyle w:val="fontstyle01"/>
          <w:rFonts w:ascii="Times New Roman" w:eastAsia="宋体" w:hAnsi="Times New Roman"/>
          <w:color w:val="auto"/>
        </w:rPr>
        <w:t>,andplasmaL</w:t>
      </w:r>
      <w:r w:rsidRPr="008F50FF">
        <w:rPr>
          <w:rStyle w:val="fontstyle01"/>
          <w:rFonts w:ascii="Times New Roman" w:eastAsia="宋体" w:hAnsi="Times New Roman" w:hint="eastAsia"/>
          <w:color w:val="auto"/>
        </w:rPr>
        <w:t>DL-C</w:t>
      </w:r>
      <w:r w:rsidRPr="008F50FF">
        <w:rPr>
          <w:rStyle w:val="fontstyle01"/>
          <w:rFonts w:ascii="Times New Roman" w:eastAsia="宋体" w:hAnsi="Times New Roman"/>
          <w:color w:val="auto"/>
        </w:rPr>
        <w:t>wereneededfor</w:t>
      </w:r>
      <w:r w:rsidRPr="008F50FF">
        <w:rPr>
          <w:rStyle w:val="fontstyle01"/>
          <w:rFonts w:ascii="Times New Roman" w:hAnsi="Times New Roman"/>
          <w:color w:val="auto"/>
        </w:rPr>
        <w:t>LDL-C</w:t>
      </w:r>
      <w:r w:rsidRPr="008F50FF">
        <w:rPr>
          <w:rStyle w:val="fontstyle01"/>
          <w:rFonts w:ascii="Times New Roman" w:eastAsia="等线" w:hAnsi="Times New Roman" w:cs="Times New Roman"/>
          <w:color w:val="auto"/>
        </w:rPr>
        <w:t>subfraction</w:t>
      </w:r>
      <w:r w:rsidRPr="008F50FF">
        <w:rPr>
          <w:rStyle w:val="fontstyle01"/>
          <w:rFonts w:ascii="Times New Roman" w:eastAsia="宋体" w:hAnsi="Times New Roman"/>
          <w:color w:val="auto"/>
        </w:rPr>
        <w:t>auiliaryanalysis.ThesefourbiomarkersweredetectedwithPTSPANELSLipidPanelTestStrips(</w:t>
      </w:r>
      <w:r w:rsidRPr="008F50FF">
        <w:rPr>
          <w:rStyle w:val="fontstyle01"/>
          <w:rFonts w:ascii="Times New Roman" w:eastAsia="宋体" w:hAnsi="Times New Roman" w:hint="eastAsia"/>
          <w:color w:val="auto"/>
        </w:rPr>
        <w:t>PTSdiagnostics</w:t>
      </w:r>
      <w:r w:rsidRPr="008F50FF">
        <w:rPr>
          <w:rStyle w:val="fontstyle01"/>
          <w:rFonts w:ascii="Times New Roman" w:eastAsia="宋体" w:hAnsi="Times New Roman"/>
          <w:color w:val="auto"/>
        </w:rPr>
        <w:t>,N</w:t>
      </w:r>
      <w:r>
        <w:rPr>
          <w:rStyle w:val="fontstyle01"/>
          <w:rFonts w:ascii="Times New Roman" w:eastAsia="宋体" w:hAnsi="Times New Roman"/>
          <w:color w:val="auto"/>
        </w:rPr>
        <w:t>o</w:t>
      </w:r>
      <w:r w:rsidRPr="008F50FF">
        <w:rPr>
          <w:rStyle w:val="fontstyle01"/>
          <w:rFonts w:ascii="Times New Roman" w:eastAsia="宋体" w:hAnsi="Times New Roman"/>
          <w:color w:val="auto"/>
        </w:rPr>
        <w:t>:PTS-1710)andanalyzedbya</w:t>
      </w:r>
      <w:r w:rsidRPr="008F50FF">
        <w:rPr>
          <w:rStyle w:val="fontstyle01"/>
          <w:rFonts w:ascii="Times New Roman" w:eastAsia="宋体" w:hAnsi="Times New Roman" w:hint="eastAsia"/>
          <w:color w:val="auto"/>
        </w:rPr>
        <w:t>CardioChek®PA</w:t>
      </w:r>
      <w:r w:rsidRPr="008F50FF">
        <w:rPr>
          <w:rStyle w:val="fontstyle01"/>
          <w:rFonts w:ascii="Times New Roman" w:eastAsia="宋体" w:hAnsi="Times New Roman"/>
          <w:color w:val="auto"/>
        </w:rPr>
        <w:t>analyzer(</w:t>
      </w:r>
      <w:r w:rsidRPr="008F50FF">
        <w:rPr>
          <w:rStyle w:val="fontstyle01"/>
          <w:rFonts w:ascii="Times New Roman" w:eastAsia="宋体" w:hAnsi="Times New Roman" w:hint="eastAsia"/>
          <w:color w:val="auto"/>
        </w:rPr>
        <w:t>PTSdiagnostics</w:t>
      </w:r>
      <w:r w:rsidRPr="008F50FF">
        <w:rPr>
          <w:rStyle w:val="fontstyle01"/>
          <w:rFonts w:ascii="Times New Roman" w:eastAsia="宋体" w:hAnsi="Times New Roman"/>
          <w:color w:val="auto"/>
        </w:rPr>
        <w:t>,USA).LDL-CdetectionwasperformedwithaQuantimetriLipoprintSystemLDLSubfractionKit(Quantimetri,N</w:t>
      </w:r>
      <w:r>
        <w:rPr>
          <w:rStyle w:val="fontstyle01"/>
          <w:rFonts w:ascii="Times New Roman" w:eastAsia="宋体" w:hAnsi="Times New Roman"/>
          <w:color w:val="auto"/>
        </w:rPr>
        <w:t>o</w:t>
      </w:r>
      <w:r w:rsidRPr="008F50FF">
        <w:rPr>
          <w:rStyle w:val="fontstyle01"/>
          <w:rFonts w:ascii="Times New Roman" w:eastAsia="宋体" w:hAnsi="Times New Roman"/>
          <w:color w:val="auto"/>
        </w:rPr>
        <w:t>:REF48-7002)protocol</w:t>
      </w:r>
      <w:r w:rsidR="0048034E" w:rsidRPr="008F50FF">
        <w:rPr>
          <w:rStyle w:val="fontstyle01"/>
          <w:rFonts w:ascii="Times New Roman" w:eastAsia="宋体" w:hAnsi="Times New Roman"/>
          <w:color w:val="auto"/>
        </w:rPr>
        <w:fldChar w:fldCharType="begin">
          <w:fldData xml:space="preserve">PEVuZE5vdGU+PENpdGU+PEF1dGhvcj5Ib2VmbmVyPC9BdXRob3I+PFllYXI+MjAwMTwvWWVhcj48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</w:fldData>
        </w:fldChar>
      </w:r>
      <w:r w:rsidR="001A3A42">
        <w:rPr>
          <w:rStyle w:val="fontstyle01"/>
          <w:rFonts w:ascii="Times New Roman" w:eastAsia="宋体" w:hAnsi="Times New Roman"/>
          <w:color w:val="auto"/>
        </w:rPr>
        <w:instrText xml:space="preserve"> ADDIN EN.CITE </w:instrText>
      </w:r>
      <w:r w:rsidR="001A3A42">
        <w:rPr>
          <w:rStyle w:val="fontstyle01"/>
          <w:rFonts w:ascii="Times New Roman" w:eastAsia="宋体" w:hAnsi="Times New Roman"/>
          <w:color w:val="auto"/>
        </w:rPr>
        <w:fldChar w:fldCharType="begin">
          <w:fldData xml:space="preserve">PEVuZE5vdGU+PENpdGU+PEF1dGhvcj5Ib2VmbmVyPC9BdXRob3I+PFllYXI+MjAwMTwvWWVhcj48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</w:fldData>
        </w:fldChar>
      </w:r>
      <w:r w:rsidR="001A3A42">
        <w:rPr>
          <w:rStyle w:val="fontstyle01"/>
          <w:rFonts w:ascii="Times New Roman" w:eastAsia="宋体" w:hAnsi="Times New Roman"/>
          <w:color w:val="auto"/>
        </w:rPr>
        <w:instrText xml:space="preserve"> ADDIN EN.CITE.DATA </w:instrText>
      </w:r>
      <w:r w:rsidR="001A3A42">
        <w:rPr>
          <w:rStyle w:val="fontstyle01"/>
          <w:rFonts w:ascii="Times New Roman" w:eastAsia="宋体" w:hAnsi="Times New Roman"/>
          <w:color w:val="auto"/>
        </w:rPr>
      </w:r>
      <w:r w:rsidR="001A3A42">
        <w:rPr>
          <w:rStyle w:val="fontstyle01"/>
          <w:rFonts w:ascii="Times New Roman" w:eastAsia="宋体" w:hAnsi="Times New Roman"/>
          <w:color w:val="auto"/>
        </w:rPr>
        <w:fldChar w:fldCharType="end"/>
      </w:r>
      <w:r w:rsidR="0048034E" w:rsidRPr="008F50FF">
        <w:rPr>
          <w:rStyle w:val="fontstyle01"/>
          <w:rFonts w:ascii="Times New Roman" w:eastAsia="宋体" w:hAnsi="Times New Roman"/>
          <w:color w:val="auto"/>
        </w:rPr>
        <w:fldChar w:fldCharType="separate"/>
      </w:r>
      <w:r w:rsidR="001A3A42">
        <w:rPr>
          <w:rStyle w:val="fontstyle01"/>
          <w:rFonts w:ascii="Times New Roman" w:eastAsia="宋体" w:hAnsi="Times New Roman"/>
          <w:noProof/>
          <w:color w:val="auto"/>
        </w:rPr>
        <w:t>[</w:t>
      </w:r>
      <w:hyperlink w:anchor="_ENREF_1" w:tooltip="Hoefner, 2001 #50" w:history="1">
        <w:r w:rsidR="001A3A42">
          <w:rPr>
            <w:rStyle w:val="fontstyle01"/>
            <w:rFonts w:ascii="Times New Roman" w:eastAsia="宋体" w:hAnsi="Times New Roman"/>
            <w:noProof/>
            <w:color w:val="auto"/>
          </w:rPr>
          <w:t>1</w:t>
        </w:r>
      </w:hyperlink>
      <w:r w:rsidR="001A3A42">
        <w:rPr>
          <w:rStyle w:val="fontstyle01"/>
          <w:rFonts w:ascii="Times New Roman" w:eastAsia="宋体" w:hAnsi="Times New Roman"/>
          <w:noProof/>
          <w:color w:val="auto"/>
        </w:rPr>
        <w:t>]</w:t>
      </w:r>
      <w:r w:rsidR="0048034E" w:rsidRPr="008F50FF">
        <w:rPr>
          <w:rStyle w:val="fontstyle01"/>
          <w:rFonts w:ascii="Times New Roman" w:eastAsia="宋体" w:hAnsi="Times New Roman"/>
          <w:color w:val="auto"/>
        </w:rPr>
        <w:fldChar w:fldCharType="end"/>
      </w:r>
      <w:r w:rsidRPr="008F50FF">
        <w:rPr>
          <w:rStyle w:val="fontstyle01"/>
          <w:rFonts w:ascii="Times New Roman" w:eastAsia="宋体" w:hAnsi="Times New Roman"/>
          <w:color w:val="auto"/>
        </w:rPr>
        <w:t>.Inbrief,thegeltubeswereremovedfromthejarandthenwipedoffandplacedinthepreparationrack.Thestoragebufferwascompletelyremovedfromthetopofthegelsbyshakingtherack.Then,25</w:t>
      </w:r>
      <w:r w:rsidR="007A43D0">
        <w:rPr>
          <w:rStyle w:val="fontstyle01"/>
          <w:rFonts w:ascii="Times New Roman" w:eastAsia="宋体" w:hAnsi="Times New Roman"/>
          <w:color w:val="auto"/>
        </w:rPr>
        <w:t>μL</w:t>
      </w:r>
      <w:r w:rsidRPr="008F50FF">
        <w:rPr>
          <w:rStyle w:val="fontstyle01"/>
          <w:rFonts w:ascii="Times New Roman" w:eastAsia="宋体" w:hAnsi="Times New Roman"/>
          <w:color w:val="auto"/>
        </w:rPr>
        <w:t>ofplasmasamplewasaddedtoeachtube,and200</w:t>
      </w:r>
      <w:r w:rsidR="007A43D0">
        <w:rPr>
          <w:rStyle w:val="fontstyle01"/>
          <w:rFonts w:ascii="Times New Roman" w:eastAsia="宋体" w:hAnsi="Times New Roman"/>
          <w:color w:val="auto"/>
        </w:rPr>
        <w:t>μL</w:t>
      </w:r>
      <w:r w:rsidRPr="008F50FF">
        <w:rPr>
          <w:rStyle w:val="fontstyle01"/>
          <w:rFonts w:ascii="Times New Roman" w:eastAsia="宋体" w:hAnsi="Times New Roman"/>
          <w:color w:val="auto"/>
        </w:rPr>
        <w:t>ofLipoprintloadinggelwasaddedtoeachtube.AstripofParafilmwasplacedbetweenthegeltubesandpreparationrackcovertoavoidcontamination.Theloadinggelwiththesamplewasmiedbyinvertingthepreparationrackseveraltimes.Thepreparationlightwasplacedupright,withthebulb</w:t>
      </w:r>
      <w:r w:rsidRPr="008F50FF">
        <w:rPr>
          <w:rStyle w:val="fontstyle01"/>
          <w:rFonts w:ascii="Times New Roman" w:eastAsia="宋体" w:hAnsi="Times New Roman"/>
          <w:color w:val="auto"/>
        </w:rPr>
        <w:lastRenderedPageBreak/>
        <w:t>atthetop,andtheloadinggelswerephotopolymerizedfor30minutes.Afterphotopolymerizationwascomplete,eachgeltubewasremovedfromthepreparationrackandcarefullyinsertedintothesiliconeadapteroftheupperchamber.Onehundredmilliliterso</w:t>
      </w:r>
      <w:r w:rsidR="007767C7">
        <w:rPr>
          <w:rStyle w:val="fontstyle01"/>
          <w:rFonts w:ascii="Times New Roman" w:eastAsia="宋体" w:hAnsi="Times New Roman"/>
          <w:color w:val="auto"/>
        </w:rPr>
        <w:t>felectrolytebuffersolutionwere</w:t>
      </w:r>
      <w:r w:rsidRPr="008F50FF">
        <w:rPr>
          <w:rStyle w:val="fontstyle01"/>
          <w:rFonts w:ascii="Times New Roman" w:eastAsia="宋体" w:hAnsi="Times New Roman"/>
          <w:color w:val="auto"/>
        </w:rPr>
        <w:t>placedinthelowerchamber,and200</w:t>
      </w:r>
      <w:r w:rsidR="007A43D0">
        <w:rPr>
          <w:rStyle w:val="fontstyle01"/>
          <w:rFonts w:ascii="Times New Roman" w:eastAsia="宋体" w:hAnsi="Times New Roman"/>
          <w:color w:val="auto"/>
        </w:rPr>
        <w:t>mL</w:t>
      </w:r>
      <w:r w:rsidRPr="008F50FF">
        <w:rPr>
          <w:rStyle w:val="fontstyle01"/>
          <w:rFonts w:ascii="Times New Roman" w:eastAsia="宋体" w:hAnsi="Times New Roman"/>
          <w:color w:val="auto"/>
        </w:rPr>
        <w:t>ofthissolutionwasplacedintheupperchamber.Theelectrophoresischamberlidwasplacedandconnectedtothepowersource.Thepowersourcewasadjustedtodeliveracurrentof3mApergeltube,andthesampleswereelectrophoresedat500Vfor60minutes.Whentheelectrophoresiswascomplete,thepowerwasturnedoff,thechamberlidwasremoved,andtheelectrolytebufferintheupperchamberwasdiscarded.Then,thegeltubewasplacedintherackofthescannerforanalysis.</w:t>
      </w:r>
    </w:p>
    <w:p w14:paraId="5CA0EFA3" w14:textId="372B0667" w:rsidR="00D60C08" w:rsidRPr="00D60C08" w:rsidRDefault="0048091F" w:rsidP="0048091F">
      <w:pPr>
        <w:adjustRightInd w:val="0"/>
        <w:snapToGrid w:val="0"/>
        <w:spacing w:line="480" w:lineRule="auto"/>
        <w:rPr>
          <w:rStyle w:val="fontstyle01"/>
          <w:rFonts w:ascii="Times New Roman" w:hAnsi="Times New Roman"/>
          <w:i/>
          <w:color w:val="auto"/>
          <w:sz w:val="24"/>
          <w:szCs w:val="24"/>
        </w:rPr>
      </w:pPr>
      <w:r w:rsidRPr="00D60C08">
        <w:rPr>
          <w:rStyle w:val="fontstyle01"/>
          <w:rFonts w:ascii="Times New Roman" w:hAnsi="Times New Roman"/>
          <w:i/>
          <w:color w:val="auto"/>
          <w:sz w:val="24"/>
          <w:szCs w:val="24"/>
        </w:rPr>
        <w:t>MassARRAYSNPdetection</w:t>
      </w:r>
    </w:p>
    <w:p w14:paraId="24FD54CA" w14:textId="209198FA" w:rsidR="0048091F" w:rsidRPr="008F50FF" w:rsidRDefault="0048091F" w:rsidP="0048091F">
      <w:pPr>
        <w:adjustRightInd w:val="0"/>
        <w:snapToGrid w:val="0"/>
        <w:spacing w:line="480" w:lineRule="auto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color w:val="auto"/>
        </w:rPr>
        <w:t>AMassARRAYiPLEGoldmultiplegenotypinganalysissystemwasprovidedbyAgenaBioscience(AgenaBioscience,Inc.),</w:t>
      </w:r>
      <w:r w:rsidRPr="008F50FF">
        <w:rPr>
          <w:rStyle w:val="fontstyle01"/>
          <w:rFonts w:ascii="Times New Roman" w:eastAsia="宋体" w:hAnsi="Times New Roman" w:hint="eastAsia"/>
          <w:color w:val="auto"/>
        </w:rPr>
        <w:t>and</w:t>
      </w:r>
      <w:r w:rsidRPr="008F50FF">
        <w:rPr>
          <w:rStyle w:val="fontstyle01"/>
          <w:rFonts w:ascii="Times New Roman" w:eastAsia="宋体" w:hAnsi="Times New Roman"/>
          <w:color w:val="auto"/>
        </w:rPr>
        <w:t>reagentsincludedAgenaPCRreagent,AgenaSAPreagent,andAgenaiPLEreagent.Forthedetectionprocess,DNA</w:t>
      </w:r>
      <w:r w:rsidRPr="008F50FF">
        <w:rPr>
          <w:rStyle w:val="fontstyle01"/>
          <w:rFonts w:ascii="Times New Roman" w:hAnsi="Times New Roman"/>
          <w:color w:val="auto"/>
        </w:rPr>
        <w:t>wasetractedfrom</w:t>
      </w:r>
      <w:r w:rsidRPr="008F50FF">
        <w:rPr>
          <w:rStyle w:val="fontstyle01"/>
          <w:rFonts w:ascii="Times New Roman" w:eastAsia="宋体" w:hAnsi="Times New Roman"/>
          <w:color w:val="auto"/>
        </w:rPr>
        <w:t>peripheralbloodcellsedimentfollowingthemanufacturer’sprotocol(TIANGEN,N</w:t>
      </w:r>
      <w:r>
        <w:rPr>
          <w:rStyle w:val="fontstyle01"/>
          <w:rFonts w:ascii="Times New Roman" w:eastAsia="宋体" w:hAnsi="Times New Roman"/>
          <w:color w:val="auto"/>
        </w:rPr>
        <w:t>o</w:t>
      </w:r>
      <w:r w:rsidRPr="008F50FF">
        <w:rPr>
          <w:rStyle w:val="fontstyle01"/>
          <w:rFonts w:ascii="Times New Roman" w:eastAsia="宋体" w:hAnsi="Times New Roman"/>
          <w:color w:val="auto"/>
        </w:rPr>
        <w:t>:</w:t>
      </w:r>
      <w:r w:rsidRPr="008F50FF">
        <w:rPr>
          <w:rStyle w:val="fontstyle01"/>
          <w:rFonts w:ascii="Times New Roman" w:eastAsia="宋体" w:hAnsi="Times New Roman" w:hint="eastAsia"/>
          <w:color w:val="auto"/>
        </w:rPr>
        <w:t>DP348</w:t>
      </w:r>
      <w:r w:rsidRPr="008F50FF">
        <w:rPr>
          <w:rStyle w:val="fontstyle01"/>
          <w:rFonts w:ascii="Times New Roman" w:eastAsia="宋体" w:hAnsi="Times New Roman"/>
          <w:color w:val="auto"/>
        </w:rPr>
        <w:t>).ViatheAgenaPCRreagentsetandstartPCRprocedures,PCRmitureswereobtained,andthemituresweretreatedwithshrimpalkalinephosphatase(SAP).Afterthefinaletension,</w:t>
      </w:r>
      <w:r w:rsidRPr="008F50FF">
        <w:rPr>
          <w:rStyle w:val="fontstyle01"/>
          <w:rFonts w:ascii="Times New Roman" w:hAnsi="Times New Roman"/>
          <w:color w:val="auto"/>
        </w:rPr>
        <w:t>thesamples</w:t>
      </w:r>
      <w:r w:rsidRPr="008F50FF">
        <w:rPr>
          <w:rStyle w:val="fontstyle01"/>
          <w:rFonts w:ascii="Times New Roman" w:eastAsia="宋体" w:hAnsi="Times New Roman" w:cs="Times New Roman"/>
          <w:color w:val="auto"/>
        </w:rPr>
        <w:t>weresubjectedto</w:t>
      </w:r>
      <w:r w:rsidRPr="008F50FF">
        <w:rPr>
          <w:rStyle w:val="fontstyle01"/>
          <w:rFonts w:ascii="Times New Roman" w:hAnsi="Times New Roman"/>
          <w:color w:val="auto"/>
        </w:rPr>
        <w:t>desalinationand</w:t>
      </w:r>
      <w:r w:rsidRPr="008F50FF">
        <w:rPr>
          <w:rStyle w:val="fontstyle01"/>
          <w:rFonts w:ascii="Times New Roman" w:eastAsia="宋体" w:hAnsi="Times New Roman"/>
          <w:color w:val="auto"/>
        </w:rPr>
        <w:t>then</w:t>
      </w:r>
      <w:r w:rsidRPr="008F50FF">
        <w:rPr>
          <w:rStyle w:val="fontstyle01"/>
          <w:rFonts w:ascii="Times New Roman" w:hAnsi="Times New Roman"/>
          <w:color w:val="auto"/>
        </w:rPr>
        <w:t>weredispensedonchipsandanalyzedbythe</w:t>
      </w:r>
      <w:r w:rsidRPr="008F50FF">
        <w:rPr>
          <w:rStyle w:val="fontstyle01"/>
          <w:rFonts w:ascii="Times New Roman" w:eastAsia="宋体" w:hAnsi="Times New Roman"/>
          <w:color w:val="auto"/>
        </w:rPr>
        <w:t>MALDI-TOFMSsystem.</w:t>
      </w:r>
    </w:p>
    <w:p w14:paraId="25AA8B79" w14:textId="33BC1042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jc w:val="left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color w:val="auto"/>
        </w:rPr>
        <w:t>TheMassARRAYprimerswereasfollows:</w:t>
      </w:r>
    </w:p>
    <w:p w14:paraId="1AB55C61" w14:textId="36F2D3BF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i/>
          <w:color w:val="auto"/>
        </w:rPr>
        <w:t>SLCO1B1</w:t>
      </w:r>
      <w:r w:rsidRPr="008F50FF">
        <w:rPr>
          <w:rStyle w:val="fontstyle01"/>
          <w:rFonts w:ascii="Times New Roman" w:eastAsia="宋体" w:hAnsi="Times New Roman"/>
          <w:color w:val="auto"/>
        </w:rPr>
        <w:t>(rs4149056,521T&gt;C)</w:t>
      </w:r>
    </w:p>
    <w:p w14:paraId="3AA5AA4A" w14:textId="1CB2288C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color w:val="auto"/>
        </w:rPr>
        <w:t>F:ACGTTGGATGAATCTGGGTCATACATGTGG</w:t>
      </w:r>
    </w:p>
    <w:p w14:paraId="0082A371" w14:textId="79CA3462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color w:val="auto"/>
        </w:rPr>
        <w:t>R:ACGTTGGATGCCAATGGTACTATGGGAGTC</w:t>
      </w:r>
    </w:p>
    <w:p w14:paraId="2EC4CF43" w14:textId="5D489646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 w:hint="eastAsia"/>
          <w:color w:val="auto"/>
        </w:rPr>
        <w:t>UEP</w:t>
      </w:r>
      <w:r w:rsidRPr="008F50FF">
        <w:rPr>
          <w:rStyle w:val="fontstyle01"/>
          <w:rFonts w:ascii="Times New Roman" w:eastAsia="宋体" w:hAnsi="Times New Roman"/>
          <w:color w:val="auto"/>
        </w:rPr>
        <w:t>:AAGCATATTACCCATGAAC</w:t>
      </w:r>
    </w:p>
    <w:p w14:paraId="4F50136F" w14:textId="2CB55602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i/>
          <w:color w:val="auto"/>
        </w:rPr>
        <w:t>CYP2C19*2</w:t>
      </w:r>
      <w:r w:rsidRPr="008F50FF">
        <w:rPr>
          <w:rStyle w:val="fontstyle01"/>
          <w:rFonts w:ascii="Times New Roman" w:eastAsia="宋体" w:hAnsi="Times New Roman"/>
          <w:color w:val="auto"/>
        </w:rPr>
        <w:t>(rs4244285,c.681G&gt;A)</w:t>
      </w:r>
    </w:p>
    <w:p w14:paraId="4E06635A" w14:textId="43B16551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color w:val="auto"/>
        </w:rPr>
        <w:t>F:ACGTTGGATGGCAATAATTTTCCCACTATC</w:t>
      </w:r>
    </w:p>
    <w:p w14:paraId="661E4391" w14:textId="07889F0F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color w:val="auto"/>
        </w:rPr>
        <w:t>R:ACGTTGGATGCACTTTCCATAAAAGCAAGG</w:t>
      </w:r>
    </w:p>
    <w:p w14:paraId="321303A5" w14:textId="1F4AB2A1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 w:hint="eastAsia"/>
          <w:color w:val="auto"/>
        </w:rPr>
        <w:t>UEP</w:t>
      </w:r>
      <w:r w:rsidRPr="008F50FF">
        <w:rPr>
          <w:rStyle w:val="fontstyle01"/>
          <w:rFonts w:ascii="Times New Roman" w:eastAsia="宋体" w:hAnsi="Times New Roman"/>
          <w:color w:val="auto"/>
        </w:rPr>
        <w:t>:CCACTATCATTGATTATTTCCC</w:t>
      </w:r>
    </w:p>
    <w:p w14:paraId="1E7F8EFC" w14:textId="788629C3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i/>
          <w:color w:val="auto"/>
        </w:rPr>
        <w:t>CYP2C19*3</w:t>
      </w:r>
      <w:r w:rsidRPr="008F50FF">
        <w:rPr>
          <w:rStyle w:val="fontstyle01"/>
          <w:rFonts w:ascii="Times New Roman" w:eastAsia="宋体" w:hAnsi="Times New Roman"/>
          <w:color w:val="auto"/>
        </w:rPr>
        <w:t>(rs4986893,c.636G&gt;A)</w:t>
      </w:r>
    </w:p>
    <w:p w14:paraId="1E9D1C4F" w14:textId="4DFD284F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color w:val="auto"/>
        </w:rPr>
        <w:t>F:ACGTTGGATGAACATCAGGATTGTAAGCAC</w:t>
      </w:r>
    </w:p>
    <w:p w14:paraId="0C53D679" w14:textId="15A2ED89" w:rsidR="0048091F" w:rsidRPr="008F50FF" w:rsidRDefault="0048091F" w:rsidP="0048091F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/>
          <w:color w:val="auto"/>
        </w:rPr>
        <w:t>R:ACGTTGGATGCTGTAAGTGGTTTCTCAGG</w:t>
      </w:r>
    </w:p>
    <w:p w14:paraId="03BB9AD6" w14:textId="267F5599" w:rsidR="00363A9E" w:rsidRDefault="0048091F" w:rsidP="005F291C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  <w:r w:rsidRPr="008F50FF">
        <w:rPr>
          <w:rStyle w:val="fontstyle01"/>
          <w:rFonts w:ascii="Times New Roman" w:eastAsia="宋体" w:hAnsi="Times New Roman" w:hint="eastAsia"/>
          <w:color w:val="auto"/>
        </w:rPr>
        <w:t>UEP</w:t>
      </w:r>
      <w:r w:rsidRPr="008F50FF">
        <w:rPr>
          <w:rStyle w:val="fontstyle01"/>
          <w:rFonts w:ascii="Times New Roman" w:eastAsia="宋体" w:hAnsi="Times New Roman"/>
          <w:color w:val="auto"/>
        </w:rPr>
        <w:t>:TTGGCCTTACCTGGAT</w:t>
      </w:r>
    </w:p>
    <w:p w14:paraId="1CD73569" w14:textId="0728AE60" w:rsidR="00985D9D" w:rsidRDefault="00985D9D" w:rsidP="005F291C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/>
          <w:color w:val="auto"/>
        </w:rPr>
      </w:pPr>
    </w:p>
    <w:p w14:paraId="48862F18" w14:textId="3A6C0124" w:rsidR="00041DA2" w:rsidRPr="00B3186B" w:rsidRDefault="00041DA2" w:rsidP="00041DA2">
      <w:pPr>
        <w:adjustRightInd w:val="0"/>
        <w:snapToGrid w:val="0"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val="en-GB"/>
        </w:rPr>
      </w:pPr>
      <w:r>
        <w:rPr>
          <w:rFonts w:ascii="Times New Roman" w:eastAsia="宋体" w:hAnsi="Times New Roman" w:cs="Times New Roman"/>
          <w:b/>
          <w:kern w:val="0"/>
          <w:sz w:val="28"/>
          <w:szCs w:val="28"/>
        </w:rPr>
        <w:t>Cohort information</w:t>
      </w:r>
    </w:p>
    <w:p w14:paraId="3EB65950" w14:textId="1A89339C" w:rsidR="00985D9D" w:rsidRPr="00041DA2" w:rsidRDefault="00041DA2" w:rsidP="00041DA2">
      <w:pPr>
        <w:adjustRightInd w:val="0"/>
        <w:snapToGrid w:val="0"/>
        <w:spacing w:line="480" w:lineRule="auto"/>
        <w:ind w:firstLineChars="200" w:firstLine="402"/>
        <w:rPr>
          <w:rStyle w:val="fontstyle01"/>
          <w:rFonts w:ascii="Times New Roman" w:eastAsia="宋体" w:hAnsi="Times New Roman"/>
          <w:b/>
          <w:color w:val="auto"/>
        </w:rPr>
      </w:pPr>
      <w:r w:rsidRPr="00041DA2">
        <w:rPr>
          <w:rStyle w:val="fontstyle01"/>
          <w:rFonts w:ascii="Times New Roman" w:eastAsia="宋体" w:hAnsi="Times New Roman"/>
          <w:b/>
          <w:color w:val="auto"/>
        </w:rPr>
        <w:lastRenderedPageBreak/>
        <w:t>Table S1 LDC detection result of our cohort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115"/>
        <w:gridCol w:w="779"/>
        <w:gridCol w:w="690"/>
        <w:gridCol w:w="690"/>
        <w:gridCol w:w="690"/>
        <w:gridCol w:w="690"/>
        <w:gridCol w:w="690"/>
        <w:gridCol w:w="690"/>
        <w:gridCol w:w="690"/>
        <w:gridCol w:w="702"/>
        <w:gridCol w:w="880"/>
      </w:tblGrid>
      <w:tr w:rsidR="00721F9E" w:rsidRPr="001F7F7F" w14:paraId="585DF61C" w14:textId="77777777" w:rsidTr="00B13057">
        <w:trPr>
          <w:trHeight w:val="285"/>
        </w:trPr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EA54AD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Patients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BF4E70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Class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3ADB2C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LDL-1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F728D5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LDL-2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E66B57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LDL-3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B0BB19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LDL-4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06ADC3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LDL-5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44D919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LDL-6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4963F4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LDL-7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8C799B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LDL-C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2213CB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b/>
                <w:color w:val="000000"/>
                <w:kern w:val="0"/>
                <w:sz w:val="19"/>
                <w:szCs w:val="19"/>
              </w:rPr>
              <w:t>sdLDL-C</w:t>
            </w:r>
          </w:p>
        </w:tc>
      </w:tr>
      <w:tr w:rsidR="00721F9E" w:rsidRPr="001F7F7F" w14:paraId="260BF08B" w14:textId="77777777" w:rsidTr="00B13057">
        <w:trPr>
          <w:trHeight w:val="285"/>
        </w:trPr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78630" w14:textId="4C53E7D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7948_0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39623" w14:textId="3F5F064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562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9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F92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80C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8C7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65C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A9C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DA9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F75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2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978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0CF347F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7D472" w14:textId="49F13F2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794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DEBFC" w14:textId="506A14C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660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572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88A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CCA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5AB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585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F39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609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6AE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24DE0F1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BDF4F" w14:textId="4710892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854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2D616" w14:textId="444D586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8FA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EFD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4D3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518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965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315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255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E13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F5F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</w:tr>
      <w:tr w:rsidR="00721F9E" w:rsidRPr="001F7F7F" w14:paraId="52BE3E9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54A9A" w14:textId="606B13D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854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BFC11" w14:textId="2F86F5C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24E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CA4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712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EC3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0F5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6A5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8CE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A03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C11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7897BA7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3D130" w14:textId="06E4AAB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398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D1054" w14:textId="0D77698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B1E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D9F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DD7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8E8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648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9F6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61B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B20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7A1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</w:tr>
      <w:tr w:rsidR="00721F9E" w:rsidRPr="001F7F7F" w14:paraId="4040236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A581A" w14:textId="0D76349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398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2BFAE" w14:textId="6DFFD2F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058A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4D9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55C7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992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C04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141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AD6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657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05B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3CEB51B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A6F31" w14:textId="0ACCD70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322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8B005" w14:textId="6AB4B25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D0B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CB9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682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D32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588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466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D68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02B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E14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</w:tr>
      <w:tr w:rsidR="00721F9E" w:rsidRPr="001F7F7F" w14:paraId="6404731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B7084" w14:textId="6F6214A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322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83BEB" w14:textId="3F2CDC6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2F1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4FA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CDB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018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C22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262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425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F4F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EDA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5E75C73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F7DCA" w14:textId="20BE9D0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410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978B6" w14:textId="7348F35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F92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D4E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6D4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545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51E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CB8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05A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D4C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DAD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0</w:t>
            </w:r>
          </w:p>
        </w:tc>
      </w:tr>
      <w:tr w:rsidR="00721F9E" w:rsidRPr="001F7F7F" w14:paraId="6CD9642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887AF" w14:textId="4B9B4AC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410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A2455" w14:textId="772AA8A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D63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63F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A9A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F6C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DBF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63F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037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0D9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04E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</w:tr>
      <w:tr w:rsidR="00721F9E" w:rsidRPr="001F7F7F" w14:paraId="606A05F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40EB2" w14:textId="1F91368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940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4BD79" w14:textId="0D3AB37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C55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E75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16A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4A7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2C9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1AD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AAE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AB5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211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</w:tr>
      <w:tr w:rsidR="00721F9E" w:rsidRPr="001F7F7F" w14:paraId="0A14FCB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346B8" w14:textId="20E47D6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940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CDBF6" w14:textId="04F220F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48C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34D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712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D60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2B0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60C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B58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C0A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3B4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61E0D23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F16B3" w14:textId="78ACAFE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6973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6A94B" w14:textId="2752CAF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36D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375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3AF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054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064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D1A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21D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AA4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776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</w:tr>
      <w:tr w:rsidR="00721F9E" w:rsidRPr="001F7F7F" w14:paraId="1B3BE6D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E76FC" w14:textId="13E489E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6973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74896" w14:textId="6858A9B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493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A7B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AB1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89C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CDF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D56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47D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9D8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6F3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049990A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45B43" w14:textId="418A64A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6810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E1545" w14:textId="2500622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E57A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48C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D24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6C1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B6B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239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7D3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810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F3A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</w:tr>
      <w:tr w:rsidR="00721F9E" w:rsidRPr="001F7F7F" w14:paraId="3846357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DFD87" w14:textId="7544A51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6810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3EEBF" w14:textId="09924BA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878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291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B2C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8D4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E4C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8CC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624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297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DEA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</w:tr>
      <w:tr w:rsidR="00721F9E" w:rsidRPr="001F7F7F" w14:paraId="47E847D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E9C8D" w14:textId="657F8E8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101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8CA81" w14:textId="279500C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D2EF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FD0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FB1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E7A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038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593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B68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BCF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A75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</w:tr>
      <w:tr w:rsidR="00721F9E" w:rsidRPr="001F7F7F" w14:paraId="6BBF103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82765" w14:textId="698B72A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101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C1AF0" w14:textId="79A4C12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55E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7CA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126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CF9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585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78B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088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12A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5A3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474709A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D181F" w14:textId="25BB92C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067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31B88" w14:textId="11773B6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454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A29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8E2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930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28E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A56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094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8E3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1D3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</w:tr>
      <w:tr w:rsidR="00721F9E" w:rsidRPr="001F7F7F" w14:paraId="1F58121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933B8" w14:textId="27FA585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067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1BF3C" w14:textId="6C306CB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968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AC3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21F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F98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F55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353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41C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FFA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2BEA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5C35F19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AA98A" w14:textId="4A1B29F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124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6DAEA" w14:textId="7FC62BA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5E3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935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537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E97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0AA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48F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B63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C0D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E30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24EBEF8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317FD" w14:textId="0F24C87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124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BF35D" w14:textId="19D35B3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94F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7F8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229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D1A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6BB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6CD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813F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31F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96A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</w:tr>
      <w:tr w:rsidR="00721F9E" w:rsidRPr="001F7F7F" w14:paraId="5FEF81A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14732" w14:textId="112B1C6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091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4F645" w14:textId="3F25696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E89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B74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261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5FE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71B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54E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879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0AB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03C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</w:tr>
      <w:tr w:rsidR="00721F9E" w:rsidRPr="001F7F7F" w14:paraId="614DD4C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EBA3F" w14:textId="3DED647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091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BA1AF" w14:textId="2EC76A5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373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C66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A21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782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8A3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69C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084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4BB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BA3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</w:tr>
      <w:tr w:rsidR="00721F9E" w:rsidRPr="001F7F7F" w14:paraId="00F8810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9C4C5" w14:textId="5734539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8039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E7C8E" w14:textId="39B7485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E10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A61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899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B4A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B97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E3B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EAF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A9E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DA6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</w:tr>
      <w:tr w:rsidR="00721F9E" w:rsidRPr="001F7F7F" w14:paraId="07BAA83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B8BBD" w14:textId="0D78B03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8039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CBE76" w14:textId="4C40DD5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921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079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FFB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3FB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C53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A56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53D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BFA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7D1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0B29D9C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3D771" w14:textId="6A0BE87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082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CC9E4" w14:textId="10168E9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318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72A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1AE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213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5B6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044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98C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1B1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E90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2B95BB3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4CDDB" w14:textId="65E224E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082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A4297" w14:textId="7C5FF80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3E3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419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CC2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25E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A2B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650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9D0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2E8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C77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19D1AF8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B3BFE" w14:textId="2FAF701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302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9360C" w14:textId="18F4384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F02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9E1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EDA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254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007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9DB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651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92C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F8B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</w:tr>
      <w:tr w:rsidR="00721F9E" w:rsidRPr="001F7F7F" w14:paraId="5624C95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69E7D" w14:textId="786AF91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302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AE4D8" w14:textId="39ACD3B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C77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6A2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96A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D23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371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6CC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D80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9FA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06C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</w:tr>
      <w:tr w:rsidR="00721F9E" w:rsidRPr="001F7F7F" w14:paraId="7E4985B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CC873" w14:textId="3AE2DB0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6985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2C650" w14:textId="78035BC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CB7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D45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FD9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4FE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D98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729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F4C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8C8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49B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</w:tr>
      <w:tr w:rsidR="00721F9E" w:rsidRPr="001F7F7F" w14:paraId="1A6A8C4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BC77F" w14:textId="2BFA203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6985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14375" w14:textId="6EBA810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269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1DF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302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B0B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980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88B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C27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3ED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6BD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673A7C7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5035A" w14:textId="35B2DB6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8043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E3F9A" w14:textId="542BC81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75A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A25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7C3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7EB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35E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7FD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869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18C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A9B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6110DF0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60C37" w14:textId="2998278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8043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F8727" w14:textId="115D3F8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563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468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3D4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39F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EC1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D63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8A4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CB5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8E4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465B801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9D64E" w14:textId="4D3164D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704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F4D59" w14:textId="0040E67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56A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262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8DB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E6F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097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C10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C67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999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AF3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725BF90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ED657" w14:textId="7AF5B30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704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1A078" w14:textId="4D429C4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C60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30A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8BD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4AA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8D1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3D1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277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7F3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BF1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</w:tr>
      <w:tr w:rsidR="00721F9E" w:rsidRPr="001F7F7F" w14:paraId="1E8E228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DCA0D" w14:textId="3EE17B6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1750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D3143" w14:textId="191407C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AEB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18B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338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C99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7C0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EDD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C52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698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6AD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0BCF7B3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FFA2C" w14:textId="6B487F2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1750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D555B" w14:textId="17862EE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6B6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77A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DA7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605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4D9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238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59E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398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F27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1611F23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69C7C" w14:textId="5741E4D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767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E2108" w14:textId="5887629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FCA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E93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4FB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0A5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9D2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5D0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0BC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C4D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3EB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</w:tr>
      <w:tr w:rsidR="00721F9E" w:rsidRPr="001F7F7F" w14:paraId="3440758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706A5" w14:textId="15F5BE0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767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6C4C7" w14:textId="60D5637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7CC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481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D19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0CB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EA7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D8E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146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59C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218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</w:tr>
      <w:tr w:rsidR="00721F9E" w:rsidRPr="001F7F7F" w14:paraId="4C208B3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A4DC2" w14:textId="0F88519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4291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5D368" w14:textId="00CCE27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61D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4CB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B1A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678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F3A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750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7FF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17D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60B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</w:tr>
      <w:tr w:rsidR="00721F9E" w:rsidRPr="001F7F7F" w14:paraId="226F823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8EC6F" w14:textId="7BAFAE8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lastRenderedPageBreak/>
              <w:t>194291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32E0B" w14:textId="1002567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0B8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5C5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73D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377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BA8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C5B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34A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DD5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25F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0F09D8E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4615C" w14:textId="1DC8521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82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7E249" w14:textId="6BD3C9F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E6A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411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AD5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DA2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17C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E93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E2E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602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02D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47F430F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3CB27" w14:textId="2902AB7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82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53C7B" w14:textId="6806DB0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062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FA1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9D6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485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58D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146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6C9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8D1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443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7186908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710E0" w14:textId="66784C3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387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F5476" w14:textId="0DA5707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9CF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B94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4F8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D9C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FBF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9EE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07F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487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305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</w:tr>
      <w:tr w:rsidR="00721F9E" w:rsidRPr="001F7F7F" w14:paraId="76037FE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2ADFB" w14:textId="3010DA5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387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95F9C" w14:textId="5349034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3A5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00A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9CF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DB8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881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DEE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3C5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203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BF7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</w:tr>
      <w:tr w:rsidR="00721F9E" w:rsidRPr="001F7F7F" w14:paraId="36D641B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EAAA3" w14:textId="1194CE7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579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53ACF" w14:textId="6A18118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9C9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042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E00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AF4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282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AFC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831D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D5E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CF7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0417CC3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4FAA7" w14:textId="14C2628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579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0B055" w14:textId="0B43FC0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732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FF3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F1B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412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B2D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D50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433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958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030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6C3E9E6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1051D" w14:textId="004BD6E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9627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DDB70" w14:textId="7808B4A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350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048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647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B4A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E0C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971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641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E7C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BE2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5E8BDBE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06316" w14:textId="788106C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9627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61257" w14:textId="789F92C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557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5C3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A7B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8D3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3B4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5F2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C0E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6A0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204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5F9CF01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F7386" w14:textId="08EEFC5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8101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FB046" w14:textId="0719BA4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CC1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51F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461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447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4D3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A4F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E05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FA6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4E2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</w:tr>
      <w:tr w:rsidR="00721F9E" w:rsidRPr="001F7F7F" w14:paraId="339A473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26D55" w14:textId="5353158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8101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90F5A" w14:textId="31813CA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392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BDC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75AC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1EE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710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93E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ED4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D52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E67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38BFFCC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A8D2D" w14:textId="356DD54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8616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6D7C7" w14:textId="3100B18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863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96F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1DE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683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657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385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44D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43F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1F0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</w:tr>
      <w:tr w:rsidR="00721F9E" w:rsidRPr="001F7F7F" w14:paraId="4E5BC9C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22176" w14:textId="519BDA9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8616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A6F4E" w14:textId="0CA8691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493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17E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D58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259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2B6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2B3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DC4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D56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C57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</w:tr>
      <w:tr w:rsidR="00721F9E" w:rsidRPr="001F7F7F" w14:paraId="34ADDEA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8B27B" w14:textId="631D858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884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3F4B3" w14:textId="6CF3CAB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0BE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F5D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72A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966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F02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0C0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33D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C24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361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195D54F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29145" w14:textId="7E979DF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884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BC22E" w14:textId="7C93887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1E6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58A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211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27A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C0B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0F2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5E7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DE2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F96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2BD9A39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13E81" w14:textId="199439D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607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7AC3C" w14:textId="3E06E09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CFC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430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6E7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11C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D17B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444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F7F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9D2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72B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</w:tr>
      <w:tr w:rsidR="00721F9E" w:rsidRPr="001F7F7F" w14:paraId="0FDF448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53A55" w14:textId="667AD12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607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BB95A" w14:textId="2DB363D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CD4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5D8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C4C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2A4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DC1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267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048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C35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ECC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34F9069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44071" w14:textId="10B7ABC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67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8E346" w14:textId="7EF862E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5BA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8B5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26F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C3F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317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212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0D4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52A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D24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5B4F1F2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DB075" w14:textId="7145B18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67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752CC" w14:textId="647A252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884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CC8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6AB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202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1DB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32D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E4C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672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3D1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</w:tr>
      <w:tr w:rsidR="00721F9E" w:rsidRPr="001F7F7F" w14:paraId="2840F4A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AD6AA" w14:textId="19B7954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20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9F3C6" w14:textId="5B3149D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56A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546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300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1A2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6B5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956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7EF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FC1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7CF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0</w:t>
            </w:r>
          </w:p>
        </w:tc>
      </w:tr>
      <w:tr w:rsidR="00721F9E" w:rsidRPr="001F7F7F" w14:paraId="3A49AF9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70CBA" w14:textId="32E5ADF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20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015C9" w14:textId="115A251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03F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CFD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305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7D0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D65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6D6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69F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6D4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DC8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</w:tr>
      <w:tr w:rsidR="00721F9E" w:rsidRPr="001F7F7F" w14:paraId="33EC94D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29DB5" w14:textId="304F9DE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307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90A3D" w14:textId="43738C0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0FD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064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9A4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C58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932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135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A51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119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7E1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54FDDDA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79D8E" w14:textId="796A1B4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307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41E10" w14:textId="359946F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E86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1FC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C28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4E3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4D7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A4E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BF9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DCA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F92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2B9E9A8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D9DA6" w14:textId="76A4997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214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5A972" w14:textId="4F6B466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E7D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1B3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FF9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B12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F6C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BF8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FCD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412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90E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8</w:t>
            </w:r>
          </w:p>
        </w:tc>
      </w:tr>
      <w:tr w:rsidR="00721F9E" w:rsidRPr="001F7F7F" w14:paraId="4F88BB4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AED41" w14:textId="23A0C9B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214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CCA01" w14:textId="368776A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A23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3A9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C73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4D8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E4C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EDCB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6CA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07E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25E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</w:tr>
      <w:tr w:rsidR="00721F9E" w:rsidRPr="001F7F7F" w14:paraId="3145D43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4ECE1" w14:textId="6A68519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943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05106" w14:textId="581959A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CC8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0E3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47C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162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849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5B9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ED3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096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6E2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207E47F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BD737" w14:textId="3F0E15D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943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C3585" w14:textId="0893017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F91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A93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6A2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3A4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937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70F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736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BAB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F96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0EC7C6D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C5D60" w14:textId="1A67F39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589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6E2A6" w14:textId="4A4C706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9B1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2E1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E53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AFE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EFE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2AB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BF8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AA1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023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</w:tr>
      <w:tr w:rsidR="00721F9E" w:rsidRPr="001F7F7F" w14:paraId="5F41D33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4464E" w14:textId="20F849E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589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9DF27" w14:textId="6B146EB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898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909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283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85D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DBE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F2C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F28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486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FD1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0CAAF59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164B5" w14:textId="70374A2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790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171A1" w14:textId="171091D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011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AC2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5BA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7B7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4C5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470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158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EF5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A3B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037044D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CA030" w14:textId="1423A47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790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A0E5B" w14:textId="1D8CBDD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39D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678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F47D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436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DE6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066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A4E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21B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437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</w:tr>
      <w:tr w:rsidR="00721F9E" w:rsidRPr="001F7F7F" w14:paraId="7361ACC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CB2A9" w14:textId="3669200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6973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EC1BA" w14:textId="03F0644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465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9B7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C45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F60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07C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121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2DE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EA4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724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</w:tr>
      <w:tr w:rsidR="00721F9E" w:rsidRPr="001F7F7F" w14:paraId="413AC29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F11C3" w14:textId="79FD97B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6973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91EDB" w14:textId="3BF3DF4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431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FD2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D38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FBC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DA6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FC5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CBB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C8D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A30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38CBFDF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77E29" w14:textId="10B2EB2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722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FAEED" w14:textId="7741B5F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6A8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009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BD3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8B9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6DE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1EA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003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D95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1CD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</w:tr>
      <w:tr w:rsidR="00721F9E" w:rsidRPr="001F7F7F" w14:paraId="081C1AE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A03C3" w14:textId="3AF4FC2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722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EF0F5" w14:textId="79CF747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9D2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D7D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17A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545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0F3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945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B5A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55B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62E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</w:tr>
      <w:tr w:rsidR="00721F9E" w:rsidRPr="001F7F7F" w14:paraId="4668B31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07685" w14:textId="6379759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206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F900C" w14:textId="36F53DC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52E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349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35E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D0B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B8F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045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A1A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E01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E67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</w:tr>
      <w:tr w:rsidR="00721F9E" w:rsidRPr="001F7F7F" w14:paraId="43AB1F3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B445C" w14:textId="45A05E5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206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A5070" w14:textId="747D2DF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8A5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B5C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079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B87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ACD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63E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9B6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9F0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E5D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</w:tr>
      <w:tr w:rsidR="00721F9E" w:rsidRPr="001F7F7F" w14:paraId="38201FD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860B6" w14:textId="34503CE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818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2EBA8" w14:textId="16B072B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9BC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EDB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003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6AD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3B9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A32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852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09C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6DB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25B0A70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14D0C" w14:textId="053DF33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818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5A112" w14:textId="2FE0AE6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8E4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43E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263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C73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DBF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ACB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783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117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285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15C2B18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5A6EC" w14:textId="34A94C4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8721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14F40" w14:textId="3212461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98C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E92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B16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B53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3C6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802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2C0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A8B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D4F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4</w:t>
            </w:r>
          </w:p>
        </w:tc>
      </w:tr>
      <w:tr w:rsidR="00721F9E" w:rsidRPr="001F7F7F" w14:paraId="602C16A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1CDA0" w14:textId="5DDFB62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8721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A72CD" w14:textId="5C7CF13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0EA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D5E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695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F4A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4D4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5E3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BED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DE5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081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0EBA526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E9FD3" w14:textId="6A5AD94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915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6253D" w14:textId="506BFB5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7C8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0B5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1F1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849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F52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FE4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5F8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808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24F5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69DFD7F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85A84" w14:textId="3A4DF84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915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541A8" w14:textId="2E9BF25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BA5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8CD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81C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635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944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782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7D8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9F9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20B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</w:tr>
      <w:tr w:rsidR="00721F9E" w:rsidRPr="001F7F7F" w14:paraId="1774E63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C05E0" w14:textId="5C3A3E7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300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A4D9A" w14:textId="0DEA108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90F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CC6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CBA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0BD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0CD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84C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CB1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EDB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3DD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0F2A199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0E37B" w14:textId="417C2FE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lastRenderedPageBreak/>
              <w:t>190300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3F086" w14:textId="406778D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0D7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E62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12A5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1EB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0DB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307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21A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ECC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55C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</w:tr>
      <w:tr w:rsidR="00721F9E" w:rsidRPr="001F7F7F" w14:paraId="47075D2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4FBE4" w14:textId="5447943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559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03696" w14:textId="0899711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FED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F83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7DF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421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FCA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24D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9EA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B42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03B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612019C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D25E5" w14:textId="590E5BF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559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36050" w14:textId="2BE22CE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FA2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4B1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6EA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241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313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0F0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770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F6F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51A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79AA4CD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8F16F" w14:textId="16EA3BD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240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2ED84" w14:textId="393BFF2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39E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840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BD8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FD4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877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A5C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8B1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E25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5AE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76C4297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24D24" w14:textId="33057FC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240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615C1" w14:textId="788534E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E0E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7E2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120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E27C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843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BE3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000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DA7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33B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083CD8D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6C198" w14:textId="7504516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4356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DD3A4" w14:textId="11A4F25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4E4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6CC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531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9F4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FAF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24D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0B3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C4C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F79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</w:tr>
      <w:tr w:rsidR="00721F9E" w:rsidRPr="001F7F7F" w14:paraId="6FDFD00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87466" w14:textId="41B4DC2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4356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625ED" w14:textId="4C5C440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4ACD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828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EC4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BA0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9DD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2AB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424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7A6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678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</w:tr>
      <w:tr w:rsidR="00721F9E" w:rsidRPr="001F7F7F" w14:paraId="59779AD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C9B78" w14:textId="526D988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33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53F68" w14:textId="6E93682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1DC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AE3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121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D41A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D37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494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8C8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E67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25A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1FE0C9D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B69E4" w14:textId="518087B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33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A367C" w14:textId="3F1C3E1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836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3FC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6CD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524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6B3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060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E79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CAC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F6BA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</w:tr>
      <w:tr w:rsidR="00721F9E" w:rsidRPr="001F7F7F" w14:paraId="4DE3BE3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B37F6" w14:textId="4AE4800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34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E9475" w14:textId="5DC9795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99E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F8B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26A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964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20B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C3B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153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747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AA2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15DBDAA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574E3" w14:textId="3B107DF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34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1FCB0" w14:textId="261AF3A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2B7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679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7C5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656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BA6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D1E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92D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EEA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B2C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2E8476E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115E9" w14:textId="02BE068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074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2572C" w14:textId="6936F84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640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D5D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70D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453D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1C0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F83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1A7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340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045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</w:tr>
      <w:tr w:rsidR="00721F9E" w:rsidRPr="001F7F7F" w14:paraId="6890054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29C7E" w14:textId="4F0D956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074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A4B10" w14:textId="3F999A5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A6C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8F3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5EA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973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F51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CDF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4A7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259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22D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</w:tr>
      <w:tr w:rsidR="00721F9E" w:rsidRPr="001F7F7F" w14:paraId="349C3FE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6E85A" w14:textId="57287B6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283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CBF0F" w14:textId="152EF7D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8BE2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449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39A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499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A32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4F2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B50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992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88D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2869D72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C4ADF" w14:textId="47126AF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283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13191" w14:textId="6EB2A5E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C1A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F0A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064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A49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73B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A80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4F5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19F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EFF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</w:tr>
      <w:tr w:rsidR="00721F9E" w:rsidRPr="001F7F7F" w14:paraId="07322FB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D9F0" w14:textId="289D818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8556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BBAEE" w14:textId="3A8C0B1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A2E1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703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B46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F49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C3B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499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4BF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01C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6CD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0</w:t>
            </w:r>
          </w:p>
        </w:tc>
      </w:tr>
      <w:tr w:rsidR="00721F9E" w:rsidRPr="001F7F7F" w14:paraId="79132FF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CAC9D" w14:textId="3D8014E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8556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6BA8F" w14:textId="66E62DB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70F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B72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73D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7B3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476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1DE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233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588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E3B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07A856B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3D67E" w14:textId="75AEC67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77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88FCB" w14:textId="5CF9800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469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318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80B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BE9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E4B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A19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740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FE9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E9C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3AD691E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2AF86" w14:textId="4D00E0A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77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47EBF" w14:textId="419AACB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B13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F6EA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3DD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8F8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2DA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83A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AFD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F8B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6ED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</w:tr>
      <w:tr w:rsidR="00721F9E" w:rsidRPr="001F7F7F" w14:paraId="586177D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90E88" w14:textId="35B758A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980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F64A6" w14:textId="1C988DC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80E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64A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871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F66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67E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242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AF4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25D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920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</w:tr>
      <w:tr w:rsidR="00721F9E" w:rsidRPr="001F7F7F" w14:paraId="177F3C5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01AC6" w14:textId="55D0234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980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FEE53" w14:textId="245953F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E80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3D9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A14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4B7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E2F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7B4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FA3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21A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D6B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</w:tr>
      <w:tr w:rsidR="00721F9E" w:rsidRPr="001F7F7F" w14:paraId="090FD05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A037D" w14:textId="2CE55DB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8228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482E3" w14:textId="23BE3C7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9A8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24B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E27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D85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D31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198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B89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6C5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B21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9</w:t>
            </w:r>
          </w:p>
        </w:tc>
      </w:tr>
      <w:tr w:rsidR="00721F9E" w:rsidRPr="001F7F7F" w14:paraId="4F1DDBF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8419E" w14:textId="7649EF6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8228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A2417" w14:textId="63C97A1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DF8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EC0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5C7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9A1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49F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A3B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DA5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35C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DA4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081C402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D1F93" w14:textId="0D732BA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44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119C1" w14:textId="51415DD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184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20F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F73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1BC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B21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383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8DB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398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712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</w:tr>
      <w:tr w:rsidR="00721F9E" w:rsidRPr="001F7F7F" w14:paraId="6F73DC4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62AA7" w14:textId="165E4D4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44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F26A1" w14:textId="0A0F179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9B3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00E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AD6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86B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F21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477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EE3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919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A49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7850D9C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7348A" w14:textId="3AC8868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405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75F62" w14:textId="339478C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33D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74D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7DE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5C9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464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9F5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EB5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185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BFC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</w:tr>
      <w:tr w:rsidR="00721F9E" w:rsidRPr="001F7F7F" w14:paraId="0676D8F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FB8CE" w14:textId="39DE813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405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18715" w14:textId="794F3CD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B1D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557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27D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7A5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FF8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AD3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174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758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81A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</w:tr>
      <w:tr w:rsidR="00721F9E" w:rsidRPr="001F7F7F" w14:paraId="1476159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D814D" w14:textId="280F614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230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62217" w14:textId="73899AE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68C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9FB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78D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C9D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8BC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3DE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869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913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ABC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1F8A137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61CF1" w14:textId="71140C9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230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1050A" w14:textId="36CAA27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D0A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120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39F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195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DA1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F9A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12C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3D1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C03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</w:tr>
      <w:tr w:rsidR="00721F9E" w:rsidRPr="001F7F7F" w14:paraId="1CCCE32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93677" w14:textId="29345D0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4508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B273B" w14:textId="5428A53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796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79F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D8A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721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9EF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E1C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54A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928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157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</w:tr>
      <w:tr w:rsidR="00721F9E" w:rsidRPr="001F7F7F" w14:paraId="0D85F3B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2690A" w14:textId="58E2347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4508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48EBB" w14:textId="7121332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D37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8CD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29D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993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F78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430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B40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677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EB3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</w:tr>
      <w:tr w:rsidR="00721F9E" w:rsidRPr="001F7F7F" w14:paraId="51A02D2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32E02" w14:textId="79032E9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980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8F8F7" w14:textId="363EBB9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88F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D90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DB0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3DC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006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908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AD7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02A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08A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</w:tr>
      <w:tr w:rsidR="00721F9E" w:rsidRPr="001F7F7F" w14:paraId="3EFD804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1C4D5" w14:textId="0A1F38A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980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8DCAC" w14:textId="0F4B4E9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27C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CC5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11A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D4D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CDB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D97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836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AF3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0E7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</w:tr>
      <w:tr w:rsidR="00721F9E" w:rsidRPr="001F7F7F" w14:paraId="2DAE8CC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DE900" w14:textId="6ACCA0B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327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05EFE" w14:textId="285C98F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B87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ED1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432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E19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8D9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571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275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C62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E41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75BF305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AF7F9" w14:textId="473DEAE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327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7CAD8" w14:textId="0A5E118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17E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F1C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4CA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536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AFE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D3A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D76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9BF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17A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4A04F70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EB0E1" w14:textId="2D69DE7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981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48CF7" w14:textId="7CBC6C4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B02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484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054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207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FE6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E67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782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A74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917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32FA360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6033D" w14:textId="51882B5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981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71560" w14:textId="76C63C4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635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3A8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5B4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BD6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E47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776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694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AA4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3B31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2DE8C9B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84925" w14:textId="6FF34D3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9468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AE1AA" w14:textId="2D506F6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C07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FCC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3AB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417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6EF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1A0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89F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EBEB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820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</w:tr>
      <w:tr w:rsidR="00721F9E" w:rsidRPr="001F7F7F" w14:paraId="6D6A0F4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FC60D" w14:textId="63E73CE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9468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DC6A0" w14:textId="671A2A1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0D1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6C0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05F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DF5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D28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B5A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0A1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B14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9AF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</w:tr>
      <w:tr w:rsidR="00721F9E" w:rsidRPr="001F7F7F" w14:paraId="2152931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925D5" w14:textId="3918740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624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D2CC7" w14:textId="531E3AB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391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419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358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C40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9CB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803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C6A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FE1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8CB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717A5F3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17A65" w14:textId="7A2767D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624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178DE" w14:textId="6716AFA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306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977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F33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64A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03C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F13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4B5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B091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87D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3B8D5ED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47036" w14:textId="54C85BC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0771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1CBB8" w14:textId="7AFD74F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EE7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BBE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F6C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FD6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1C2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820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533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056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054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</w:tr>
      <w:tr w:rsidR="00721F9E" w:rsidRPr="001F7F7F" w14:paraId="26E7E9F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B2E8D" w14:textId="2575E10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0771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59AA8" w14:textId="4719983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C84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BC1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87B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1E4A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CAB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439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F77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225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7E0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55824CF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8A717" w14:textId="3647579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298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EF3D3" w14:textId="4A99561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306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B60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1C3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605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17C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406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8A6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AE8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7E8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3018E74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02383" w14:textId="69F7E13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lastRenderedPageBreak/>
              <w:t>175298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F0267" w14:textId="33E0795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672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294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D22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ABF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869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545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353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DED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048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5</w:t>
            </w:r>
          </w:p>
        </w:tc>
      </w:tr>
      <w:tr w:rsidR="00721F9E" w:rsidRPr="001F7F7F" w14:paraId="5720CF3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C8347" w14:textId="6588F9D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40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50C64" w14:textId="7B05B62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0BC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ACA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247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7FB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5D8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F6A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AE3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562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F46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</w:tr>
      <w:tr w:rsidR="00721F9E" w:rsidRPr="001F7F7F" w14:paraId="362FD0E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B022C" w14:textId="52E6742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40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F0F80" w14:textId="06AEA06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082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AF97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1B0B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505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F8D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1EC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780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888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05F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</w:tr>
      <w:tr w:rsidR="00721F9E" w:rsidRPr="001F7F7F" w14:paraId="2CB048E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D74AC" w14:textId="6E036A2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491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1CD03" w14:textId="59FF3CA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A00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166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A5B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738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026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868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AA0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8E9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87D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5C6FE41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93E0E" w14:textId="140BBCB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491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E4FC9" w14:textId="104C63C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039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F82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CA7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378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C16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F86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017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2A0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088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</w:tr>
      <w:tr w:rsidR="00721F9E" w:rsidRPr="001F7F7F" w14:paraId="4018318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D798E" w14:textId="2153D05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106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D0F76" w14:textId="08BFF7F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1B0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B3B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175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9FA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CD5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75B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B97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4E8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147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</w:tr>
      <w:tr w:rsidR="00721F9E" w:rsidRPr="001F7F7F" w14:paraId="6B123F0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02AC1" w14:textId="276D3A6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106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528DA" w14:textId="7D1A313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3772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F64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2E8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146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B70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E4C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FF6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1C3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74D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</w:tr>
      <w:tr w:rsidR="00721F9E" w:rsidRPr="001F7F7F" w14:paraId="33EE4B8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87DDB" w14:textId="246576B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395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108B5" w14:textId="4355D3E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931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496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29A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B7C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179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500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904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D59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FDA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2852762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451EF" w14:textId="63888F1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395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81A24" w14:textId="3A7FFC0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6D8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0C9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555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63C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CDE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275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F02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277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2A7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17514E3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B95D9" w14:textId="08E6572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24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0A450" w14:textId="2186080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74D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621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244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A4B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4E9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98C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A70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AA9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5A9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</w:tr>
      <w:tr w:rsidR="00721F9E" w:rsidRPr="001F7F7F" w14:paraId="47DBCEF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13A04" w14:textId="07AB097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24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B763B" w14:textId="50A0872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255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A9E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537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CF5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17E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507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0B4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8D9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C31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601417F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07868" w14:textId="4796722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767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805F8" w14:textId="668BDDC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7B5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0FE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1C7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C47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2A2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2A6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E68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232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DA7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</w:tr>
      <w:tr w:rsidR="00721F9E" w:rsidRPr="001F7F7F" w14:paraId="4749804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8EAD2" w14:textId="71A5C87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767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5770B" w14:textId="4D33461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7F0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4E8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A6F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141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AE3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E82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289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683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CF0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</w:tr>
      <w:tr w:rsidR="00721F9E" w:rsidRPr="001F7F7F" w14:paraId="3DD5F75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AB9AB" w14:textId="00083A9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273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1D6D3" w14:textId="2A30C9D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E82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B8F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7EA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50A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1F4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404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A82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DC7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92E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</w:tr>
      <w:tr w:rsidR="00721F9E" w:rsidRPr="001F7F7F" w14:paraId="03C0571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EC8A1" w14:textId="56BCD06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273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3A447" w14:textId="73BAC76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D2C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180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9B8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1A6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BFA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E12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53C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DA5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113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70739EE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9B658" w14:textId="2494E56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54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50F28" w14:textId="4A07CE3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AA7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94F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3D7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C28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016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322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3C4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B22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B901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</w:tr>
      <w:tr w:rsidR="00721F9E" w:rsidRPr="001F7F7F" w14:paraId="42C1579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3772F" w14:textId="7F32696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54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FFE59" w14:textId="6792C25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E5E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484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FAD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507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834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909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64A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888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C3C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</w:tr>
      <w:tr w:rsidR="00721F9E" w:rsidRPr="001F7F7F" w14:paraId="583C89B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94579" w14:textId="4C036AD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12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AE6BC" w14:textId="226348E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8B4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475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7D9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BB9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020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067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7EF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0BD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7F9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0</w:t>
            </w:r>
          </w:p>
        </w:tc>
      </w:tr>
      <w:tr w:rsidR="00721F9E" w:rsidRPr="001F7F7F" w14:paraId="0068FBE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AF76F" w14:textId="3A2697D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12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336A3" w14:textId="63C6319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0CD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6C4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55A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721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232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05D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209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413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0BE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</w:tr>
      <w:tr w:rsidR="00721F9E" w:rsidRPr="001F7F7F" w14:paraId="38F562B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3AED1" w14:textId="759BF5D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0751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67E16" w14:textId="2E44730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81C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A24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8B8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BBC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721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CA1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CB6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937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F93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</w:tr>
      <w:tr w:rsidR="00721F9E" w:rsidRPr="001F7F7F" w14:paraId="5F51D14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887AE" w14:textId="7B33E23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0751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9F474" w14:textId="4CBA616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132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F8A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003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01A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0D47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432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44E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283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695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</w:tr>
      <w:tr w:rsidR="00721F9E" w:rsidRPr="001F7F7F" w14:paraId="5302853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6161C" w14:textId="107979F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6961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B2C68" w14:textId="0824F40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392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0D6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263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CF9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9F8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9B4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F16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4D1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F09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6</w:t>
            </w:r>
          </w:p>
        </w:tc>
      </w:tr>
      <w:tr w:rsidR="00721F9E" w:rsidRPr="001F7F7F" w14:paraId="6CB1305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C78C0" w14:textId="1F48146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6961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13052" w14:textId="0986901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BE5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ED7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4D5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BA0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38A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F37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3C1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5B6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CFEA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</w:tr>
      <w:tr w:rsidR="00721F9E" w:rsidRPr="001F7F7F" w14:paraId="6D74033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963BB" w14:textId="2B4384F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4585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3F830" w14:textId="429D0E3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0D7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786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FC2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B86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D93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690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4D6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FA7C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3FB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516703F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B304A" w14:textId="584FDD0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4585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8576E" w14:textId="761AAA2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BCE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042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15DC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707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248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3A4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41C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B2D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889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</w:tr>
      <w:tr w:rsidR="00721F9E" w:rsidRPr="001F7F7F" w14:paraId="13216A2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F410A" w14:textId="0ADE45D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26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F0C93" w14:textId="6154070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1B3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D6E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A17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214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02D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817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A75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98F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391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</w:tr>
      <w:tr w:rsidR="00721F9E" w:rsidRPr="001F7F7F" w14:paraId="1DD1C2C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25BB9" w14:textId="0C29C76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26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57DDC" w14:textId="1A5353D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B73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A17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E6E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57AB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13A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714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D0D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7F7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FE3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</w:tr>
      <w:tr w:rsidR="00721F9E" w:rsidRPr="001F7F7F" w14:paraId="2DAFACD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A0757" w14:textId="39D2CD9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190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84D2D" w14:textId="1E64901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B59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0CF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5E2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F2C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680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BDB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F4F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06E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A16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0EF6CFE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59269" w14:textId="6727307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190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EA0BB" w14:textId="4306A46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25D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BB9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F7E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5BD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D32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57E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F35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BC6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373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606C440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2E5E0" w14:textId="657C228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82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9A01B" w14:textId="3AB6F4B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34B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26B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099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800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B74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1DB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6E6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C1F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70F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195B255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A960A" w14:textId="6646275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82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ABAC6" w14:textId="2490925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8FB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DB1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232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5E7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E7B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F92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578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35D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7FA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</w:tr>
      <w:tr w:rsidR="00721F9E" w:rsidRPr="001F7F7F" w14:paraId="6DE03C7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500C7" w14:textId="2C60A76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372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BC1A3" w14:textId="387E40F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612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EF7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44AA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FE3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6A7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655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5CD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7B3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5D8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4</w:t>
            </w:r>
          </w:p>
        </w:tc>
      </w:tr>
      <w:tr w:rsidR="00721F9E" w:rsidRPr="001F7F7F" w14:paraId="1A63C4C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C1444" w14:textId="1301D52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372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264B9" w14:textId="3EF394B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3185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960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41B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2D1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D75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025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EA3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A73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72C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</w:tr>
      <w:tr w:rsidR="00721F9E" w:rsidRPr="001F7F7F" w14:paraId="5B3E0B2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0032C" w14:textId="485A493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5761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66768" w14:textId="44B8F48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FD1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4FA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0F3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AC7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13C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257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068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062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36C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</w:tr>
      <w:tr w:rsidR="00721F9E" w:rsidRPr="001F7F7F" w14:paraId="3AA8C37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EC0D0" w14:textId="4AB801A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5761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7F01C" w14:textId="1DA51FD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28C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4C1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929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61A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9EE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327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E0C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C01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1781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71CD342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EFC59" w14:textId="102507E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25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3DFEA" w14:textId="0C7B57B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7B9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7ED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703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09C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1B5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E41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197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DB4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F64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7454564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662AE" w14:textId="77AC789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25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49523" w14:textId="1A99294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7EC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AF4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9AA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CE5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F421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74D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391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9B3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90E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366468E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00337" w14:textId="2E9B0CA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747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8522F" w14:textId="33F8091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415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61C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8E1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683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5A6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B17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0E1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BEF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DFB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7316842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8748D" w14:textId="0D4032F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747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C25E1" w14:textId="6ACD35C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ED9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5A9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E3F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F5E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A01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BE6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8FE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9B3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16B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38F619B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91799" w14:textId="72EFE33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103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B286A" w14:textId="7B1FA5B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657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82A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F0B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931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F5E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A5A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229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CBD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93A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</w:tr>
      <w:tr w:rsidR="00721F9E" w:rsidRPr="001F7F7F" w14:paraId="553B308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52C0A" w14:textId="77ED1C6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103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75C10" w14:textId="5EB7B23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4C0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BA1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892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D6D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A7E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F1C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94C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C6C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6C6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5C19E06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2B89C" w14:textId="5E68AB9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492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130A1" w14:textId="0527219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7E1A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952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15C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D05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AAA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4AB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0A7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C50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F12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</w:tr>
      <w:tr w:rsidR="00721F9E" w:rsidRPr="001F7F7F" w14:paraId="0277001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3B4C0" w14:textId="708C5F0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492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A0CF4" w14:textId="4932B54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56E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C27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4D7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CE5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581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9A3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394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18E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611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3</w:t>
            </w:r>
          </w:p>
        </w:tc>
      </w:tr>
      <w:tr w:rsidR="00721F9E" w:rsidRPr="001F7F7F" w14:paraId="2732B97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AE818" w14:textId="54277EB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382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6989F" w14:textId="36F7EBC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2A9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C1A7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0DA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760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7F4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64B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222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FAE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CFF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21E2118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21F90" w14:textId="0A3427A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lastRenderedPageBreak/>
              <w:t>212382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1B187" w14:textId="1079AF0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EBA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0D5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6E8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7C5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D1F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392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8FB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5B5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EB9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6FE79C4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70257" w14:textId="0DE1822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911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1BA72" w14:textId="2BA6E82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671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CEA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F43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D09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42F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7B6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9CC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73A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C4A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</w:tr>
      <w:tr w:rsidR="00721F9E" w:rsidRPr="001F7F7F" w14:paraId="15D8AEF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2A2C3" w14:textId="1F4B58F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911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AE663" w14:textId="3279EFD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B79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2DF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EE5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878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A8C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F06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61D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133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3CD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00BC251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C20E1" w14:textId="28A05E5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428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61C99" w14:textId="7102440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C1A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9C5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F5D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7F4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9C8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D7B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8C4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3C2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5C8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9</w:t>
            </w:r>
          </w:p>
        </w:tc>
      </w:tr>
      <w:tr w:rsidR="00721F9E" w:rsidRPr="001F7F7F" w14:paraId="398601F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7D060" w14:textId="2B50C17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428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1D7BA" w14:textId="2FE1F85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749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E7F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661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E8C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EBA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768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092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693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325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</w:tr>
      <w:tr w:rsidR="00721F9E" w:rsidRPr="001F7F7F" w14:paraId="0B0A250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75486" w14:textId="541AEE7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973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27E0E" w14:textId="0F89EB4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89F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8DF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3E5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0DF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8A3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43E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F38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40D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05A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426CE33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B22B6" w14:textId="283B04D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973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F5731" w14:textId="5302980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FA7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4F7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2EE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609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F34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FF0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F8A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219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5B7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</w:tr>
      <w:tr w:rsidR="00721F9E" w:rsidRPr="001F7F7F" w14:paraId="70185EC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6C8EB" w14:textId="7B35ECD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13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6C1D4" w14:textId="3C73A0C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B10F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6FD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D22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750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FB6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C0A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DAE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48B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CBD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</w:tr>
      <w:tr w:rsidR="00721F9E" w:rsidRPr="001F7F7F" w14:paraId="0CFCB97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8743F" w14:textId="5ECB150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13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07637" w14:textId="076F20F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473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BFB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4E9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EB4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545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19F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FDD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A94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ACB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3C3FD8D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45A61" w14:textId="2FF24DD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506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C2C01" w14:textId="595AA5D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523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DFE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A21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5E6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230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7E4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FC0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092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D8E7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</w:tr>
      <w:tr w:rsidR="00721F9E" w:rsidRPr="001F7F7F" w14:paraId="4AA0100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E162D" w14:textId="7DA0EF9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506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5C265" w14:textId="354733E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5EC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DE7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249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ED0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398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002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350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062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45A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7DBD6C3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3B33C" w14:textId="221486C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493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FFBB6" w14:textId="4056780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4E5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F62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504F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CB4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894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647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EA0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107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B822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</w:tr>
      <w:tr w:rsidR="00721F9E" w:rsidRPr="001F7F7F" w14:paraId="438703F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D1D1F" w14:textId="0883D4D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493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30F72" w14:textId="79BFC8B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567F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2D4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F29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781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010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2C4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AFF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A5E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8EE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</w:tr>
      <w:tr w:rsidR="00721F9E" w:rsidRPr="001F7F7F" w14:paraId="5252CBD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F70EC" w14:textId="448A083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838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BD9F0" w14:textId="3AAF499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B94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F65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D7A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F4D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439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CBF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7D6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608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A0E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</w:tr>
      <w:tr w:rsidR="00721F9E" w:rsidRPr="001F7F7F" w14:paraId="662306F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380CD" w14:textId="7E68F47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838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1160E" w14:textId="697D379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8C1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C82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5BA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C59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D24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FAA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1B5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D1F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FCA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</w:tr>
      <w:tr w:rsidR="00721F9E" w:rsidRPr="001F7F7F" w14:paraId="415235E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E0C70" w14:textId="1B77BA6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776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00A11" w14:textId="291A617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3EB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CFAB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BFB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F2B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9BD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CFC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3C5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860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D9C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4</w:t>
            </w:r>
          </w:p>
        </w:tc>
      </w:tr>
      <w:tr w:rsidR="00721F9E" w:rsidRPr="001F7F7F" w14:paraId="0962475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AD0D0" w14:textId="5B36990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776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972A3" w14:textId="34E5269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940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D5D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BA4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D07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ACB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F20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BD3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BE4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AA6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2FC374F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6758C" w14:textId="589936F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27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83928" w14:textId="3A13A53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079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F3B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C28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615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898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FBB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249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99D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BD2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</w:tr>
      <w:tr w:rsidR="00721F9E" w:rsidRPr="001F7F7F" w14:paraId="42E163E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BD0E5" w14:textId="08DEC65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27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9C9DD" w14:textId="37455F7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094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91B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092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7AD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87B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98D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08A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194F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D17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3ADD6A3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21631" w14:textId="656C20A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0331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A3303" w14:textId="7636235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E62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60B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842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0B6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B17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33F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CBC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8C6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EDC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3A06B6C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0AB5A" w14:textId="002D2B6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0331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A80B3" w14:textId="0E4BB2A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A3D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5BC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E51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8B8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8A5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C72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31A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160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6F5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</w:tr>
      <w:tr w:rsidR="00721F9E" w:rsidRPr="001F7F7F" w14:paraId="56D3B01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EFD62" w14:textId="5FE65FD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116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B7391" w14:textId="3991317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A72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4D2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BCF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947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C91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78C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448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0B5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734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</w:tr>
      <w:tr w:rsidR="00721F9E" w:rsidRPr="001F7F7F" w14:paraId="607A890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812F1" w14:textId="23F6892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116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B6930" w14:textId="62DE09C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FB1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871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9C3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979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878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193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BC4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A65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EA9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</w:tr>
      <w:tr w:rsidR="00721F9E" w:rsidRPr="001F7F7F" w14:paraId="6045E20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74AA6" w14:textId="43F8762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990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7A73B" w14:textId="53F6FC5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D8E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A2E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75D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A4E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5CA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719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26C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FCD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145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</w:tr>
      <w:tr w:rsidR="00721F9E" w:rsidRPr="001F7F7F" w14:paraId="1BD37C2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CFC09" w14:textId="2DDABAD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990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DC8C6" w14:textId="6B60405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841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E1F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108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8AF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CF2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F18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FFB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F2B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384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74C3CF8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E2348" w14:textId="3B3DEAA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3739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C4F75" w14:textId="0E8F1AE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6FB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5A3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2F7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357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2EF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D98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6AF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29F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8E6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</w:tr>
      <w:tr w:rsidR="00721F9E" w:rsidRPr="001F7F7F" w14:paraId="1C431ED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D2CD6" w14:textId="515FAC6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3739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DC99D" w14:textId="4B59741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0D87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DAE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0A5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0C8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DCD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B54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522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650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7E1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</w:tr>
      <w:tr w:rsidR="00721F9E" w:rsidRPr="001F7F7F" w14:paraId="40AE612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2B422" w14:textId="5E66044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73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565A0" w14:textId="5E04833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9BC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D91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6FC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433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75B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F7E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4CC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333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C64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277B62B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1418B" w14:textId="0ABEB9E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73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C7CCB" w14:textId="27C40E9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D2B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A51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197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06A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394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554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B6C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A23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230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5</w:t>
            </w:r>
          </w:p>
        </w:tc>
      </w:tr>
      <w:tr w:rsidR="00721F9E" w:rsidRPr="001F7F7F" w14:paraId="6B8020C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6DAED" w14:textId="51EE05B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66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984C6" w14:textId="1C94E96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5DD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F07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585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13FA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466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F0A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21A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D56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6DC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</w:tr>
      <w:tr w:rsidR="00721F9E" w:rsidRPr="001F7F7F" w14:paraId="1F155F6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61031" w14:textId="335F206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66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7ED90" w14:textId="37B3504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56D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52A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3DE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B48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6A4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66E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B29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D9C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C3D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</w:tr>
      <w:tr w:rsidR="00721F9E" w:rsidRPr="001F7F7F" w14:paraId="3E8E0D3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95533" w14:textId="636B6CE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568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64AA7" w14:textId="7489F52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BE8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E5E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D73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E62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BE4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C47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17D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B60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ED7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</w:tr>
      <w:tr w:rsidR="00721F9E" w:rsidRPr="001F7F7F" w14:paraId="29A381F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CDAD4" w14:textId="2B3DD76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568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3E28A" w14:textId="45F70B3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657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079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4D1A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C82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74E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0BE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6D7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1E3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84A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257E678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DB029" w14:textId="7E7E2D9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305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BB6B1" w14:textId="5DDA956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EA9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310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732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E93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47A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7E3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F21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603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A13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32B0C9C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6F13F" w14:textId="49A7CE2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305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1EF1B" w14:textId="2BB2400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5EB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40E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BA6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AAC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8C5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A1E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734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A9A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6A3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5D580B6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9ABBD" w14:textId="459C6EF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3842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E4056" w14:textId="15B66D8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606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318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4E9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C90B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939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A80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F2F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7F4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8A8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</w:tr>
      <w:tr w:rsidR="00721F9E" w:rsidRPr="001F7F7F" w14:paraId="36836E6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A863A" w14:textId="1D5A719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3842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C12B2" w14:textId="2142172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398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775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C76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818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640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E5A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21B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87C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448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</w:tr>
      <w:tr w:rsidR="00721F9E" w:rsidRPr="001F7F7F" w14:paraId="6DD539B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01C85" w14:textId="31C4A8F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4371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30637" w14:textId="04BEB5D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AC1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47B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A5A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E45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857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466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ACA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231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A62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</w:tr>
      <w:tr w:rsidR="00721F9E" w:rsidRPr="001F7F7F" w14:paraId="67E51EC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3C273" w14:textId="6092CFE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4371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78C9F" w14:textId="6EC31A8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3F1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779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D7E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B48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41C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FCF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829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087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37A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</w:tr>
      <w:tr w:rsidR="00721F9E" w:rsidRPr="001F7F7F" w14:paraId="62FE358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B78E9" w14:textId="7B3F291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4108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A65B4" w14:textId="27F5401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072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72E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8C9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F23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EFC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C61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2AB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988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2BA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7FE7FDA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877AD" w14:textId="41180C1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4108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3F672" w14:textId="37F385F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BC5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94E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390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D9B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A4E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DAE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9D8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BE5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0FC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</w:tr>
      <w:tr w:rsidR="00721F9E" w:rsidRPr="001F7F7F" w14:paraId="1018097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9DFCF" w14:textId="52953CD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759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BC543" w14:textId="138E8A5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8A0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7CD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762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846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C87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683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59C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568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4DB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</w:tr>
      <w:tr w:rsidR="00721F9E" w:rsidRPr="001F7F7F" w14:paraId="27953B0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EFDA2" w14:textId="424C574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759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4F190" w14:textId="5FE6904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ED2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B6A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82B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869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0EE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96C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DB7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900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06A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4</w:t>
            </w:r>
          </w:p>
        </w:tc>
      </w:tr>
      <w:tr w:rsidR="00721F9E" w:rsidRPr="001F7F7F" w14:paraId="0F0AABD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578A5" w14:textId="05BC2D3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69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21F45" w14:textId="40F9417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C04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B06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297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0DE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2FE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7FC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854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BD6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C47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</w:tr>
      <w:tr w:rsidR="00721F9E" w:rsidRPr="001F7F7F" w14:paraId="7DFA658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FA7B5" w14:textId="1F1F26D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lastRenderedPageBreak/>
              <w:t>212969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1989C" w14:textId="1170E13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21D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607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C6D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371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245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321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EEC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819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A14B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16CA0CE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70322" w14:textId="0922D99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04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FDD49" w14:textId="078786C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F1A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188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D4C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0E3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538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4DE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69A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BA9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976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0D1E4E8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D0B9F" w14:textId="1902E9A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04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3C493" w14:textId="0C369C1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FEB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318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284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1F3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334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DE4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86C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084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038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</w:tr>
      <w:tr w:rsidR="00721F9E" w:rsidRPr="001F7F7F" w14:paraId="1C57B5A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8551B" w14:textId="1FCB479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488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5DD80" w14:textId="18326B8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95A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8DD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35B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7A7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08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D6D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18FD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86B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639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4974FFA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0091A" w14:textId="54858EF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488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A10F3" w14:textId="02C7ECC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44B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95A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A93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F07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A86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A99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103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2D9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0E8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5074B4D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13CA8" w14:textId="22C9AAC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8417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0C457" w14:textId="6CB4774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7D6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E36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54B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D14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11A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382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DE5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B7D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861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3BC5942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ABE41" w14:textId="2DA8D44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8417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179C9" w14:textId="4045609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ECE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F12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F81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85F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35C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162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0E4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87C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CBE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47F872F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0A808" w14:textId="40E5898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6080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AFFEA" w14:textId="616E4E4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7C2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F37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FC5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593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A09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96C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DD1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572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541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</w:tr>
      <w:tr w:rsidR="00721F9E" w:rsidRPr="001F7F7F" w14:paraId="7BBA802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020A4" w14:textId="40D9EE0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6080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0E70D" w14:textId="72AE372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46E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466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CC5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CA7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CF9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764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8D0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E25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4FB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</w:tr>
      <w:tr w:rsidR="00721F9E" w:rsidRPr="001F7F7F" w14:paraId="13D6EEC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46D9B" w14:textId="038DC1F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010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DA7C1" w14:textId="1178138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2BE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C62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E57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FC5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B38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EEB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38E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B07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3F2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018927B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41520" w14:textId="7057BDE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010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B409F" w14:textId="42F6752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724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118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532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E0D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4FE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779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B17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9082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B20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</w:tr>
      <w:tr w:rsidR="00721F9E" w:rsidRPr="001F7F7F" w14:paraId="192D11A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45D83" w14:textId="711D538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4033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42482" w14:textId="3B78109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A08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55E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7AF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252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79B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99C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EB7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3CE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3B9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</w:tr>
      <w:tr w:rsidR="00721F9E" w:rsidRPr="001F7F7F" w14:paraId="4368712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BBF89" w14:textId="0D1B6C8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4033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FD29E" w14:textId="69A4FBC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55C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488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417A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CDE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443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040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A1D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49F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ACA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</w:tr>
      <w:tr w:rsidR="00721F9E" w:rsidRPr="001F7F7F" w14:paraId="622E4DD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9F555" w14:textId="701FD10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550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583A4" w14:textId="2EC6284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4FBD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EBD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67F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32F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E60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9DD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C9A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0FF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CC7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5</w:t>
            </w:r>
          </w:p>
        </w:tc>
      </w:tr>
      <w:tr w:rsidR="00721F9E" w:rsidRPr="001F7F7F" w14:paraId="554458B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C6E1F" w14:textId="0FA222A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550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96644" w14:textId="708BCFA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0CC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3CB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0B6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9F9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A0F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B9D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1CC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529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DA9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</w:tr>
      <w:tr w:rsidR="00721F9E" w:rsidRPr="001F7F7F" w14:paraId="07C481C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C66B5" w14:textId="5A17395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873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CFBC2" w14:textId="5083598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BA1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0BD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251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DAD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CFB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6F6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D16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FC1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404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</w:tr>
      <w:tr w:rsidR="00721F9E" w:rsidRPr="001F7F7F" w14:paraId="0744545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3069C" w14:textId="48001AB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6873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15050" w14:textId="7D75E7A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A6C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79A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D7F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13B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6FE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116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A27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A34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01D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3</w:t>
            </w:r>
          </w:p>
        </w:tc>
      </w:tr>
      <w:tr w:rsidR="00721F9E" w:rsidRPr="001F7F7F" w14:paraId="618BC68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41B51" w14:textId="470EDE3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9227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8D57C" w14:textId="0DC639F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4E1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9E8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D25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28D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A00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304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9B0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F62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4D7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0E752C4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CD01C" w14:textId="206EB83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9227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8A78C" w14:textId="026D304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BDE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271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A97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420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64C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329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931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5AE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153B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</w:tr>
      <w:tr w:rsidR="00721F9E" w:rsidRPr="001F7F7F" w14:paraId="0801DF1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0A4B7" w14:textId="529F167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959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BE32A" w14:textId="3CF816B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B87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BCF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821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88C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219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82E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49E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386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DF3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060E019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92783" w14:textId="3C2CA07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959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DAD7A" w14:textId="4615329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6DE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165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ECB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287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D28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71F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7AB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69F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2B8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20F4C40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085AE" w14:textId="17144CD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75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54409" w14:textId="549B827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DB8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8A6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02C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1130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44A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9C1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70B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35E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7DA0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21FC93C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1B0FC" w14:textId="00D4D7F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75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FAF54" w14:textId="5D74C88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342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6AB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7D2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5C2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C4D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87B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BF3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50C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2AB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676AB7D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E9534" w14:textId="006E860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5517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EF084" w14:textId="254F089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5E7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AF9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141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865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B4E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78F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F7B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90F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C69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</w:tr>
      <w:tr w:rsidR="00721F9E" w:rsidRPr="001F7F7F" w14:paraId="785C170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C9179" w14:textId="2B18D68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5517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58FEB" w14:textId="282090D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4E4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5E2B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844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911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F77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4DB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A52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C4B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917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7C01F70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C7262" w14:textId="72EB7E9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224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D09C5" w14:textId="3E45B66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D0B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089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90A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58F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40F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363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036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0CF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4D7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</w:tr>
      <w:tr w:rsidR="00721F9E" w:rsidRPr="001F7F7F" w14:paraId="71038F8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FC141" w14:textId="4F63CA6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224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5CD7A" w14:textId="5312569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76F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C9A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D56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CDE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023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A9E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9FD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E56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A351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4EFA447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5A4D4" w14:textId="42595A9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3318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125D1" w14:textId="50C8388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0CE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56E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2AD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20E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08D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A71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539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CF5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98B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</w:tr>
      <w:tr w:rsidR="00721F9E" w:rsidRPr="001F7F7F" w14:paraId="7A084E4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11FDB" w14:textId="78F5260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3318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01AAD" w14:textId="2DFDD1C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B6F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417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E4F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CC2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3C0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9C9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6AC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08E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5C5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</w:tr>
      <w:tr w:rsidR="00721F9E" w:rsidRPr="001F7F7F" w14:paraId="6FD29FB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FC074" w14:textId="6FC0A5D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350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6E0B5" w14:textId="11E8EEC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B35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7C9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26E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35B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B6D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746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6A9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557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C90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2E12775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58225" w14:textId="4CA73E7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350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EC9D7" w14:textId="54FFFE0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6F5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47A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394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3B0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6E2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73A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A4E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3A9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FC6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76E1518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98ACB" w14:textId="471328F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770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E5214" w14:textId="3BB80A1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967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C11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89A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32B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6845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F94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3B6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54D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B74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</w:tr>
      <w:tr w:rsidR="00721F9E" w:rsidRPr="001F7F7F" w14:paraId="5729255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09722" w14:textId="4517D3F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770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2C21A" w14:textId="55E61C5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E27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008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339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6CB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D28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34E2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A67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782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40B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638BC9A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AEC53" w14:textId="3E2A853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0110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904F1" w14:textId="274069F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666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F9D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960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67B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B98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F47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9E3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ADB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F22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26ABB1E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462F1" w14:textId="00455F7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0110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46567" w14:textId="20598E7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D2B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6D1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4E4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6B7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2B7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F49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0EE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0F8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071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40D6382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475A3" w14:textId="006BC22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527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1A0B8" w14:textId="32468B4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A99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C977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C1B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94A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898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0F8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340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ADA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D90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19ED3CC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58230" w14:textId="41032F6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527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070F6" w14:textId="24CFA07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A88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546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F1C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2FC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196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D12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2F4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D45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299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0667A80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1CFCC" w14:textId="323F3CB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323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DAAB7" w14:textId="35907E3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55E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AED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398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5D6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841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CB1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29F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FBB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7C4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</w:tr>
      <w:tr w:rsidR="00721F9E" w:rsidRPr="001F7F7F" w14:paraId="761C1C1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4BB2D" w14:textId="3F099FB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323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D8983" w14:textId="0DDEB61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C15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E11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B76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F80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A04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D1D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E79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07E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5D6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</w:tr>
      <w:tr w:rsidR="00721F9E" w:rsidRPr="001F7F7F" w14:paraId="0E2E88E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DCA5D" w14:textId="6F40D16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393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913F3" w14:textId="7A1076C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D15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753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EAB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96A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E85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8CE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3FB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CDE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E87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</w:tr>
      <w:tr w:rsidR="00721F9E" w:rsidRPr="001F7F7F" w14:paraId="4B01611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8028E" w14:textId="24AF00F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393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6D13D" w14:textId="4E64146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911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3E3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B99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1F1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8B2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67B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330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107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28D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</w:tr>
      <w:tr w:rsidR="00721F9E" w:rsidRPr="001F7F7F" w14:paraId="4ED036A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58665" w14:textId="68C3D5D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3822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19386" w14:textId="5F8B424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681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163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CC8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1977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D06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1D00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739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6CD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250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453B1D5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C73FD" w14:textId="3BEEC2F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3822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A7EE9" w14:textId="09B4DC2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71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DE9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61D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813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48D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92F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4EF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234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FFD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</w:tr>
      <w:tr w:rsidR="00721F9E" w:rsidRPr="001F7F7F" w14:paraId="4CF9EE5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1500D" w14:textId="51B94F5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3362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8B419" w14:textId="14D8D25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0DC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805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4C4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03E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9F2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240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436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2B2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9DC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7</w:t>
            </w:r>
          </w:p>
        </w:tc>
      </w:tr>
      <w:tr w:rsidR="00721F9E" w:rsidRPr="001F7F7F" w14:paraId="638D96B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A1990" w14:textId="4D26D5B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lastRenderedPageBreak/>
              <w:t>143362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3707E" w14:textId="6C4C6F4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320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C01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440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257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073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DB4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828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BB1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271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235125B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B9590" w14:textId="65E19E0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329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5A02A" w14:textId="128E72A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F9D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5D7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173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716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84A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178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7B2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CF3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BD4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69CBDF4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FF6C0" w14:textId="1B78568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329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A22D5" w14:textId="141AB13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9DC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BF6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D56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C29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6D9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6B9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B98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AA0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A6C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5D37C3B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0DF03" w14:textId="729B2BD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206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84F7B" w14:textId="5F75024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8DA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145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F2A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DB5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B20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676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5E1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6E7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8C2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6</w:t>
            </w:r>
          </w:p>
        </w:tc>
      </w:tr>
      <w:tr w:rsidR="00721F9E" w:rsidRPr="001F7F7F" w14:paraId="79E30DB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B3471" w14:textId="45ECB70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206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7B668" w14:textId="389E210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D85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308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1BC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0D6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CC7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2A8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447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AD8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B2D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2</w:t>
            </w:r>
          </w:p>
        </w:tc>
      </w:tr>
      <w:tr w:rsidR="00721F9E" w:rsidRPr="001F7F7F" w14:paraId="3ACE90A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34D6D" w14:textId="253794E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69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E1DF3" w14:textId="5FE841B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FA9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29A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D0D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6E5B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73D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FDB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521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0E6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013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3FB5B6B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F544C" w14:textId="6057AB8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69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1AFFE" w14:textId="7B00726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BDB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47D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39B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878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325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C4E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9F7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7C9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CDF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</w:tr>
      <w:tr w:rsidR="00721F9E" w:rsidRPr="001F7F7F" w14:paraId="3B3ABA5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E43EC" w14:textId="1E5BEC1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6987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0813D" w14:textId="4546336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C18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01A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921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69C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DA0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55D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493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0EB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736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3ABD525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C37E2" w14:textId="477D72A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6987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8B87D" w14:textId="138A467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731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B9D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FF1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4DD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736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4F2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751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13D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40F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609B713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D2E79" w14:textId="32A4E01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4349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CA162" w14:textId="59EA159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258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8B6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D32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F6E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EAC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48E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A8B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8FD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429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</w:tr>
      <w:tr w:rsidR="00721F9E" w:rsidRPr="001F7F7F" w14:paraId="4E8F5C1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27CFB" w14:textId="7A34ACC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4349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17FA6" w14:textId="1F982A0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961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1D5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7C6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C56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9B1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DAD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C30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ED5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4F6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68A41F1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DD0F3" w14:textId="51D4A4B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1732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5E341" w14:textId="65D916D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983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4CD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CFF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901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308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97B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1D5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636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F28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0</w:t>
            </w:r>
          </w:p>
        </w:tc>
      </w:tr>
      <w:tr w:rsidR="00721F9E" w:rsidRPr="001F7F7F" w14:paraId="7F5F3C9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9A37F" w14:textId="65BF94E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1732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23FCA" w14:textId="61C5894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9BB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762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CE5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7C2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07E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30E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7E0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B7B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1F9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5FED0BA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42056" w14:textId="01C1853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940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92EA0" w14:textId="532AF88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137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327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E83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5CF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77E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87B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909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1D7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A95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4</w:t>
            </w:r>
          </w:p>
        </w:tc>
      </w:tr>
      <w:tr w:rsidR="00721F9E" w:rsidRPr="001F7F7F" w14:paraId="01E13E2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4DE89" w14:textId="78207A8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940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9F195" w14:textId="4777E1F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126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CF2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879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0AD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9B9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FC7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4FE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C75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3BD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</w:tr>
      <w:tr w:rsidR="00721F9E" w:rsidRPr="001F7F7F" w14:paraId="31F31AD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A7DFE" w14:textId="1108737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9329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03D9C" w14:textId="0D95747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795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B8F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576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286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C84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B41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C79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755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800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</w:tr>
      <w:tr w:rsidR="00721F9E" w:rsidRPr="001F7F7F" w14:paraId="176C61C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9C49B" w14:textId="0C41990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9329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85CFA" w14:textId="4F6D26F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56C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860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350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79E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79B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7C0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22B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79C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D810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</w:tr>
      <w:tr w:rsidR="00721F9E" w:rsidRPr="001F7F7F" w14:paraId="4384EF4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006E1" w14:textId="4B989FB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3926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4BBAF" w14:textId="175AD87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C4E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D83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469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EF5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930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E46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ED7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5D4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2AA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</w:tr>
      <w:tr w:rsidR="00721F9E" w:rsidRPr="001F7F7F" w14:paraId="077522F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BC603" w14:textId="3934518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3926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857C7" w14:textId="253DBFE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EF0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612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001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F9D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080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86A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B34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E78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21C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</w:tr>
      <w:tr w:rsidR="00721F9E" w:rsidRPr="001F7F7F" w14:paraId="31A5A92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B7250" w14:textId="272963C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3752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D4852" w14:textId="71DAECB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BFC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685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88E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35E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DA8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F5B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D40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19A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51C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7</w:t>
            </w:r>
          </w:p>
        </w:tc>
      </w:tr>
      <w:tr w:rsidR="00721F9E" w:rsidRPr="001F7F7F" w14:paraId="60EE7FE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83F93" w14:textId="79E626D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3752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BB987" w14:textId="5301B8B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1B3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C29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2CA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A3C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4D0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F22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79ED7" w14:textId="77777777" w:rsidR="00721F9E" w:rsidRPr="001F7F7F" w:rsidRDefault="00721F9E" w:rsidP="00B1305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9"/>
                <w:szCs w:val="19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554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F0E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</w:tr>
      <w:tr w:rsidR="00721F9E" w:rsidRPr="001F7F7F" w14:paraId="2635AC3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E82D0" w14:textId="0D6D7DA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4209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D25A1" w14:textId="1710D8D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12A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61B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763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2B4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6CC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8C1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DAE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976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5ED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</w:tr>
      <w:tr w:rsidR="00721F9E" w:rsidRPr="001F7F7F" w14:paraId="6B0B6BB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D063B" w14:textId="3C7AE85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4209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50B7C" w14:textId="0EAB56E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D89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06C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91B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293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F43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D58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147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C71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712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045A861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0F94B" w14:textId="5230BFB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6124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87E99" w14:textId="04D2A46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2C3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418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2C2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17A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8DF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1DA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E05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5EC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391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</w:tr>
      <w:tr w:rsidR="00721F9E" w:rsidRPr="001F7F7F" w14:paraId="7A03FFB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662D7" w14:textId="3338262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6124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AA712" w14:textId="14F0CBE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02A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8C8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42F5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880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B51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57E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2BB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0B3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0B3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3730881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6D1AD" w14:textId="0C1C690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73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68F6D" w14:textId="782D2C0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89BF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482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57A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A99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E23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229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D33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F70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832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</w:tr>
      <w:tr w:rsidR="00721F9E" w:rsidRPr="001F7F7F" w14:paraId="5473020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22C61" w14:textId="38F5261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73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D6467" w14:textId="2D1E45E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DF5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BB5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718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D46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B2B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1D6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A3A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364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E4D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</w:tr>
      <w:tr w:rsidR="00721F9E" w:rsidRPr="001F7F7F" w14:paraId="61B5A24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1A986" w14:textId="2FC38C0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13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1517F" w14:textId="1BDA798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64F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D4A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8E4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8FC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AD5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F06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057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C08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3CF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1B2DC8D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EAFF2" w14:textId="7BDF1D6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13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094F5" w14:textId="5AA472E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23C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A25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85D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3A1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2A1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4BE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8E6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0FF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F09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5D08F52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F253E" w14:textId="3977580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40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49165" w14:textId="6A8E834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F33A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E14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4AE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666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96B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1F0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F8C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8A5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F5C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</w:tr>
      <w:tr w:rsidR="00721F9E" w:rsidRPr="001F7F7F" w14:paraId="2FD316C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26856" w14:textId="3279B29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40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96C6E" w14:textId="08DD8BC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12A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09F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199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024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457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ADB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8DF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ED6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0DD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</w:tr>
      <w:tr w:rsidR="00721F9E" w:rsidRPr="001F7F7F" w14:paraId="410FCF0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E29BC" w14:textId="01C4B90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270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3EFC8" w14:textId="3690FBF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897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684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88C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6F8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E25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1D5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731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557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ACA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5EC8FAA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61E55" w14:textId="72FAEC2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270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64DBD" w14:textId="0AD67B9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CFC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EAC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EAD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015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389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20A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4FC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CF2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C5A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</w:tr>
      <w:tr w:rsidR="00721F9E" w:rsidRPr="001F7F7F" w14:paraId="267B27B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4E0A9" w14:textId="1F4361C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8663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BA73B" w14:textId="711F23F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574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2F77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D30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E30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1A5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21F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0D1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73B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8DF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</w:tr>
      <w:tr w:rsidR="00721F9E" w:rsidRPr="001F7F7F" w14:paraId="17B3266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FB821" w14:textId="7709E6C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8663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7A540" w14:textId="434F385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702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B56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D47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C8A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BBF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324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7B0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82B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108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</w:tr>
      <w:tr w:rsidR="00721F9E" w:rsidRPr="001F7F7F" w14:paraId="68C1CE9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542B7" w14:textId="51E74CF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398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D45A3" w14:textId="6CD6978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FCB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28A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547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1FB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86B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A2D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121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E6E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38F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</w:tr>
      <w:tr w:rsidR="00721F9E" w:rsidRPr="001F7F7F" w14:paraId="3D07C35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08758" w14:textId="317F7BB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398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53626" w14:textId="7A8009B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FA5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65D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8DA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81C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C9D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596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1EC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C3E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580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</w:tr>
      <w:tr w:rsidR="00721F9E" w:rsidRPr="001F7F7F" w14:paraId="2D25146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ECC3B" w14:textId="02B9DDD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868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DE088" w14:textId="7800833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F72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844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F91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7DB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A17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B09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3B6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600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BBFA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1</w:t>
            </w:r>
          </w:p>
        </w:tc>
      </w:tr>
      <w:tr w:rsidR="00721F9E" w:rsidRPr="001F7F7F" w14:paraId="4B932B7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CBB58" w14:textId="2F8164F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868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BBF1C" w14:textId="1489754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3EB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554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691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AAB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5D7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3E6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B7F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06B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9C2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5793416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7F4EF" w14:textId="120A3C7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51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C5A34" w14:textId="5C12192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5D4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B5C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F29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128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445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B04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7B1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2E4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DED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</w:tr>
      <w:tr w:rsidR="00721F9E" w:rsidRPr="001F7F7F" w14:paraId="6138926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13A7A" w14:textId="2DBF1DB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51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D324A" w14:textId="4E7F0F9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673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35A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4D2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4AC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638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9B9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80C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B6A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D6F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25657EA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63B16" w14:textId="17E4BA7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064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58C83" w14:textId="0CBC2F8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7C5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721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227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55B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05F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060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51BF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F38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15C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</w:tr>
      <w:tr w:rsidR="00721F9E" w:rsidRPr="001F7F7F" w14:paraId="1180CE4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9A99C" w14:textId="3CD178A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064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C9BB1" w14:textId="7AB5357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FB6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555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A81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5C4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61C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140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193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82C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4BA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46E92B7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6FEEC" w14:textId="4B0DDB2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4394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E57E3" w14:textId="4F456B9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7F1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7CE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AB4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E2D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413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F41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32A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B8A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B76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69C6D70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6932E" w14:textId="6D9D747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lastRenderedPageBreak/>
              <w:t>174394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94912" w14:textId="62D2DAA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B09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2C6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8DD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3B9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E02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43A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28E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049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D1F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</w:tr>
      <w:tr w:rsidR="00721F9E" w:rsidRPr="001F7F7F" w14:paraId="015A38D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3BA5A" w14:textId="4C8A828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2917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0D8E0" w14:textId="64744DD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A53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171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938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52D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95A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9FE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248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90B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466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5</w:t>
            </w:r>
          </w:p>
        </w:tc>
      </w:tr>
      <w:tr w:rsidR="00721F9E" w:rsidRPr="001F7F7F" w14:paraId="3CB94E2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2ADB9" w14:textId="78BF3C6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2917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F7F75" w14:textId="0DADD51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8A6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8F4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C08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12B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58F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0980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5C1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E6C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6B9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</w:tr>
      <w:tr w:rsidR="00721F9E" w:rsidRPr="001F7F7F" w14:paraId="67AD432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8113A" w14:textId="5B7D2BC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9592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9967D" w14:textId="4F6F942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320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DDC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62D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5D9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19E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958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54D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557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C20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2C4BC92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75469" w14:textId="6C068FB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9592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E4764" w14:textId="7A3C15C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0E2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60B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D2B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7DC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97A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A39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3D5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365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B8C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6AF61D7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0CCCF" w14:textId="52C478C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217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E13C3" w14:textId="3C65CF1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99F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7A1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41C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459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430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10C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3B7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FDB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2C2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</w:tr>
      <w:tr w:rsidR="00721F9E" w:rsidRPr="001F7F7F" w14:paraId="2B8EF9D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4DE9A" w14:textId="565A831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217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CB6B3" w14:textId="7018837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C8E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32F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FE3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03B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D2A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11F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234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724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580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</w:tr>
      <w:tr w:rsidR="00721F9E" w:rsidRPr="001F7F7F" w14:paraId="3976150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4B6DB" w14:textId="6963316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131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7B70A" w14:textId="39FD202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518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9BE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0C0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E89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446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B27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A9E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53B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82D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7BC2BC0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11E7D" w14:textId="1D6A99B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131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B4154" w14:textId="5A088A9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4EF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15A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C36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300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D8A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E25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44E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E6C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563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</w:tr>
      <w:tr w:rsidR="00721F9E" w:rsidRPr="001F7F7F" w14:paraId="50EAF26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379E8" w14:textId="1D984A9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205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8A9C0" w14:textId="6F51444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25A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045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CB1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E87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D8E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F36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5B0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4DB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43A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7CFFEB5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35707" w14:textId="76724A6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205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E850D" w14:textId="3D590D9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BAC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956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C36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F1C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C20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C2C5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D98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E85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3B5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5EF4BA8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57A86" w14:textId="199D89E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38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A2671" w14:textId="3FA62F0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22B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903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D37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A50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BBE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9DD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074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B19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D0C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66643A7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3D6BB" w14:textId="4BBFD17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38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1A50A" w14:textId="5C3A10D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464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262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EA7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069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858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AB1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3D2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087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072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3</w:t>
            </w:r>
          </w:p>
        </w:tc>
      </w:tr>
      <w:tr w:rsidR="00721F9E" w:rsidRPr="001F7F7F" w14:paraId="0651AA7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49F88" w14:textId="18D3695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218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9013E" w14:textId="2F0E99C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4F2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8DF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20D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012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57E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2B9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4D4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A27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84D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</w:tr>
      <w:tr w:rsidR="00721F9E" w:rsidRPr="001F7F7F" w14:paraId="4F2CD81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4F092" w14:textId="017D27C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218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DCF02" w14:textId="5365806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10E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8A2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06A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38E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899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467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57B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6DD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93E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9</w:t>
            </w:r>
          </w:p>
        </w:tc>
      </w:tr>
      <w:tr w:rsidR="00721F9E" w:rsidRPr="001F7F7F" w14:paraId="7DAFF7C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A81E3" w14:textId="396B590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08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5964A" w14:textId="4DA00C4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60F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F031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688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CE6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5EC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9F0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C46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F3A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CC5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</w:tr>
      <w:tr w:rsidR="00721F9E" w:rsidRPr="001F7F7F" w14:paraId="340BE47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29E9B" w14:textId="66433EA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08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B9B6A" w14:textId="0DBBA4D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168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0B9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666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86A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3AD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D77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CEC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882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2DB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2770290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79133" w14:textId="3CC8760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08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A3CAD" w14:textId="213100E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7E3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6DE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982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D08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CC7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8CC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6EF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899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5F8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</w:tr>
      <w:tr w:rsidR="00721F9E" w:rsidRPr="001F7F7F" w14:paraId="1715BA9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2EB01" w14:textId="7165863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08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E49B2" w14:textId="298B97C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3CD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C81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746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527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C2B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6E4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B74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5EA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E47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54546C8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456B9" w14:textId="5EDB06B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50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FDA90" w14:textId="2411E9A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D7A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4A5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87E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F86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5D0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15D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4F7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794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A45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3464179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3A226" w14:textId="139D2B0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50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06D5C" w14:textId="33EA4B5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B64B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354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A26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B15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1D5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9BE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195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4FA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16A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4F3F55B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9FFBA" w14:textId="0F88FDF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50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476C8" w14:textId="7401D9E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7A2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CDB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9C4D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1AF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8F1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2E0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686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FF1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A5E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6DB7431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8F84B" w14:textId="1582E23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50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A3DC5" w14:textId="085B390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E7E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B31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BF85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2AC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37D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20F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A10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40B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322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</w:tr>
      <w:tr w:rsidR="00721F9E" w:rsidRPr="001F7F7F" w14:paraId="0070C61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65C58" w14:textId="592C2AE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50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1676B" w14:textId="6583092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F19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A3E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9DB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A9B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807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72A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367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564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C86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697A9B5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B9E1F" w14:textId="0E767CC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50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DCF3A" w14:textId="7A638D2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78F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6B1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FFF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F5A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528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08E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C12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E32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AA8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2ED739D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6FEED" w14:textId="729D426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59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E9027" w14:textId="3FA52BA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739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F9C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8FA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DE1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05C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563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003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D8E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C39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</w:tr>
      <w:tr w:rsidR="00721F9E" w:rsidRPr="001F7F7F" w14:paraId="1705EAC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2CB12" w14:textId="1609ED3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59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51C79" w14:textId="6AE3823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25D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C3A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C5E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033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3DB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467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790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AE5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A42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581F4AF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C4070" w14:textId="15DD676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59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0DD5B" w14:textId="1E6989F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E82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783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AC7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20C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0CF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033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BFB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D1B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5CE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474723A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C8215" w14:textId="69D5159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359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745FC" w14:textId="569233E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77B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D2F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3BF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449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B85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72C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E7B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0E3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352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</w:tr>
      <w:tr w:rsidR="00721F9E" w:rsidRPr="001F7F7F" w14:paraId="2BD29C5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EFBA9" w14:textId="2EAA11A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69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934E6" w14:textId="098228E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E6E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B13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612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222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1F1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9F9A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BEB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E4B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E85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</w:tr>
      <w:tr w:rsidR="00721F9E" w:rsidRPr="001F7F7F" w14:paraId="22D2D08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49058" w14:textId="4D741EA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69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25889" w14:textId="7CE7C59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E61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39C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4AC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03A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DF0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7A5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382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E74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368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</w:tr>
      <w:tr w:rsidR="00721F9E" w:rsidRPr="001F7F7F" w14:paraId="7A8C9AE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64FD8" w14:textId="7AC9484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69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1B68E" w14:textId="067F6AA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2BD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1A3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9DD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BC5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A8F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FA4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83DC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656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CE5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</w:tr>
      <w:tr w:rsidR="00721F9E" w:rsidRPr="001F7F7F" w14:paraId="291C593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FBF66" w14:textId="16E6DAE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969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E957A" w14:textId="13DFBC7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A35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078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B9A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466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A6E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4CC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05F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DC6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75A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</w:tr>
      <w:tr w:rsidR="00721F9E" w:rsidRPr="001F7F7F" w14:paraId="5453848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6F157" w14:textId="3168CDB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74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55B18" w14:textId="39BC087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234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335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C4A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D77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EE5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B37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BCB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B6E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6A5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3</w:t>
            </w:r>
          </w:p>
        </w:tc>
      </w:tr>
      <w:tr w:rsidR="00721F9E" w:rsidRPr="001F7F7F" w14:paraId="5245C99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12144" w14:textId="1CA90B1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74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5F3D6" w14:textId="2ECE6C5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A93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C22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648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04C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80A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B75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42E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BED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43F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5A3D7E5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41CF8" w14:textId="1C1A9BB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530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831E1" w14:textId="31212DC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608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279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E64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53E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70D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A97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7EE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A3B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E13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</w:tr>
      <w:tr w:rsidR="00721F9E" w:rsidRPr="001F7F7F" w14:paraId="568601F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4ED7C" w14:textId="43D47DB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530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756A9" w14:textId="78E895A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B65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DDA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7C0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597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295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001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3B2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712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D2E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392F76C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53DC2" w14:textId="49E7C53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416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F390E" w14:textId="7120D4E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45F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F57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FB6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D63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2D8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CDA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416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F19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09F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</w:tr>
      <w:tr w:rsidR="00721F9E" w:rsidRPr="001F7F7F" w14:paraId="690C604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D95EC" w14:textId="5B8508B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416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D7DCF" w14:textId="43A9DE3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663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54B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11D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102B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2C8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562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281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4D9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B44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571AF10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5F615" w14:textId="19AB865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3806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E5441" w14:textId="2E153CC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846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26B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A77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B55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DCAB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663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DF9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4C5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1EB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</w:tr>
      <w:tr w:rsidR="00721F9E" w:rsidRPr="001F7F7F" w14:paraId="1DB9D3F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CDD87" w14:textId="644D336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3806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B4AEC" w14:textId="1C489D4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C3D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37F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516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7A1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9C4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230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912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A54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162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6539337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52F86" w14:textId="00BA166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3806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D197F" w14:textId="7B91D21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7D6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E55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B56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C5E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FBA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EAC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7F7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D54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32D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0</w:t>
            </w:r>
          </w:p>
        </w:tc>
      </w:tr>
      <w:tr w:rsidR="00721F9E" w:rsidRPr="001F7F7F" w14:paraId="53CBC45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7C00E" w14:textId="7DF9CC9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3806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FCDE6" w14:textId="6061C67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CAB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1A8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6A3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AB4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E10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8C5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6C3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99B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507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1E00D6B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703C8" w14:textId="732AF45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3317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8FDE1" w14:textId="2DC8B5E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73A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1DC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E7A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02F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140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3EE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A01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52E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976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</w:tr>
      <w:tr w:rsidR="00721F9E" w:rsidRPr="001F7F7F" w14:paraId="457A80C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9CF92" w14:textId="51ED264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lastRenderedPageBreak/>
              <w:t>193317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CEA82" w14:textId="1C210AA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E8F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22E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9A7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C4C4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6BA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6D2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422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EC9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52C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</w:tr>
      <w:tr w:rsidR="00721F9E" w:rsidRPr="001F7F7F" w14:paraId="418B988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A1EB2" w14:textId="11E2DFF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3317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83715" w14:textId="1E60C17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3C1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4F4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4CC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E02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118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974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AF7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E49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61A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2AAA58C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70806" w14:textId="47B7D77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3317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BA2A0" w14:textId="3177031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3DD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5EB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D5C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D75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5DE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006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7D4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1CB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1B6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516FD21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D5AE1" w14:textId="72D1889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18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46299" w14:textId="2AB76FE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3E1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C51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D28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575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6AB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F73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066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BEF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16E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540ECF0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C989F" w14:textId="6B71973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518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7EFCB" w14:textId="4CA55EB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DA3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A21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827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DA9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466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02E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F81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8ED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EC3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</w:tr>
      <w:tr w:rsidR="00721F9E" w:rsidRPr="001F7F7F" w14:paraId="77CEE02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83A78" w14:textId="7FC3FA9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61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7F705" w14:textId="3488A2F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1A3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7C5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181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6426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ED8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64A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B87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011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9A8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</w:tr>
      <w:tr w:rsidR="00721F9E" w:rsidRPr="001F7F7F" w14:paraId="5FC21F3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AEE4C" w14:textId="1C706CD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61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4AC41" w14:textId="3261F85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181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D51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F73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FCF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8F4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9CB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E45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A5A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3AD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</w:tr>
      <w:tr w:rsidR="00721F9E" w:rsidRPr="001F7F7F" w14:paraId="0EBDC88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3C39D" w14:textId="200B1CD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384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440F1" w14:textId="026500D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B3B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6D8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4AE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7B9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BEE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05D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485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1A7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7E3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0</w:t>
            </w:r>
          </w:p>
        </w:tc>
      </w:tr>
      <w:tr w:rsidR="00721F9E" w:rsidRPr="001F7F7F" w14:paraId="17054DB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2D157" w14:textId="655E1D3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0384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5B878" w14:textId="469FD94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51C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423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A04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AD1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54D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5CC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F34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59D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80E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</w:tr>
      <w:tr w:rsidR="00721F9E" w:rsidRPr="001F7F7F" w14:paraId="3697C0C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305C6" w14:textId="6693171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66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161C8" w14:textId="71313F9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EE3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113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060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7E8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362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D82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814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0FC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7FE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4</w:t>
            </w:r>
          </w:p>
        </w:tc>
      </w:tr>
      <w:tr w:rsidR="00721F9E" w:rsidRPr="001F7F7F" w14:paraId="1776F41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BB329" w14:textId="33EA17A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66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52B6B" w14:textId="42585C9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681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5B5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249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70AF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D05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C0F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2C3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B36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0D63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</w:tr>
      <w:tr w:rsidR="00721F9E" w:rsidRPr="001F7F7F" w14:paraId="35637E3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EF6B7" w14:textId="369A98B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960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B9496" w14:textId="1C22DF7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3B6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4A8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ED4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964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EF3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60D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B45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430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645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</w:tr>
      <w:tr w:rsidR="00721F9E" w:rsidRPr="001F7F7F" w14:paraId="10FE95B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EB829" w14:textId="63E19B0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960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BDA1C" w14:textId="4BBC691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966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A1D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593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587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E34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BD5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CBF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977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F9B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</w:tr>
      <w:tr w:rsidR="00721F9E" w:rsidRPr="001F7F7F" w14:paraId="6EE3AB8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3530C" w14:textId="6104CFE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9605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5AF9B" w14:textId="48E855B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355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40B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D25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805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CEF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E07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322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228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18B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3644D74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971BB" w14:textId="10A9B16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4133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CD23F" w14:textId="516E82A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3A3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B75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00B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350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394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2F8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A80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EF9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775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</w:tr>
      <w:tr w:rsidR="00721F9E" w:rsidRPr="001F7F7F" w14:paraId="7B9800E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28247" w14:textId="5906C0D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4133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C90F9" w14:textId="1740D11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7B92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64D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A12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B47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DC6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039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B05E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E29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882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</w:tr>
      <w:tr w:rsidR="00721F9E" w:rsidRPr="001F7F7F" w14:paraId="2256658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742A3" w14:textId="7321A3F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4133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41AFE" w14:textId="72CD36D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049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EAD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9B2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174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1B0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45C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910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9F4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BDE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</w:tr>
      <w:tr w:rsidR="00721F9E" w:rsidRPr="001F7F7F" w14:paraId="421C2C5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1A164" w14:textId="6C9C381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45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95FC1" w14:textId="025804F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0D5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1AB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010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5E0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451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0CD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B78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0BCB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56C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57056F9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E226E" w14:textId="4020797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45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BB678" w14:textId="138D684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EB4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52F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B84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591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8FA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A30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DFA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FEE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C28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7A65ED4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70512" w14:textId="38E16DA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455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A37C3" w14:textId="5869017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290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63E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E70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929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DAD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7B8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D4E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AF5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220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</w:tr>
      <w:tr w:rsidR="00721F9E" w:rsidRPr="001F7F7F" w14:paraId="6E23513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C6C4C" w14:textId="3B377C5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63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37FBF" w14:textId="0BB90E5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3C3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E659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BD8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E9D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F6C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876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7FC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A2A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F7E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53B0768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F456E" w14:textId="5AA956E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63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76B73" w14:textId="25C1D17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4D2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FDF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EE0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A2B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0C0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40A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FC4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89A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447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418425E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0B9BE" w14:textId="2D77416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9630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2828C" w14:textId="0FBFB44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B4C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369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37A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591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990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BB2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C01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6BC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86E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2379333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EDCFF" w14:textId="53148DF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758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0E074" w14:textId="3AD4BC8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24E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CE0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5A1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28E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8E4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6F3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598B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0DA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8E1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499F2ED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F25E9" w14:textId="56981BF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758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E66CA" w14:textId="710AD9B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DB65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8BD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B58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8E9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7DF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5FBB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637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F07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D5E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</w:tr>
      <w:tr w:rsidR="00721F9E" w:rsidRPr="001F7F7F" w14:paraId="33CEB9E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5B05E" w14:textId="2476CD7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07589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C0F6A" w14:textId="3C99286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273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2C9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C48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C81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F22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CF4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A9F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77E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AAE5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72E4531F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F00FB" w14:textId="7CB63C0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276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54EC9" w14:textId="083A62E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301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A1F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534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774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C0F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FA5C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717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61A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045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62F1731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5BC94" w14:textId="7629CFE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276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05E65" w14:textId="0FB1C35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E12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512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ED2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C38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AE2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B37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FD4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D76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5FD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684B331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A0AD5" w14:textId="3D19B86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2767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E6B6A" w14:textId="75C3FF6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28B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017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3B0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6F5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798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176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175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0EE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A16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</w:tr>
      <w:tr w:rsidR="00721F9E" w:rsidRPr="001F7F7F" w14:paraId="173C019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44743" w14:textId="1EC3CEB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46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E8E82" w14:textId="5C39906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3FF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E08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3F7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640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13B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F40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558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A88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908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443A42A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5C3C3" w14:textId="58DD012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46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3FBBE" w14:textId="0BBC5DF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253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B2F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775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19D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6D2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FA9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906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4B5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255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</w:tr>
      <w:tr w:rsidR="00721F9E" w:rsidRPr="001F7F7F" w14:paraId="15EF659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B5643" w14:textId="3182902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469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90328" w14:textId="16F3951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F228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D6D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E2E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3FE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287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273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4A8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A09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E4C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</w:tr>
      <w:tr w:rsidR="00721F9E" w:rsidRPr="001F7F7F" w14:paraId="0E4071E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8C07A" w14:textId="78E2327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876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CB666" w14:textId="6A0F43F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777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8F5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32F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B96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C0C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A6D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BEE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D892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447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</w:tr>
      <w:tr w:rsidR="00721F9E" w:rsidRPr="001F7F7F" w14:paraId="1C5B8DC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D5FA3" w14:textId="18B5EAF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876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AD212" w14:textId="00CE352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083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234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FFD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B9B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173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CB6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831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E3A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8A0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2D9ECC1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A4B87" w14:textId="1603344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98762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06424" w14:textId="22C7D45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D6B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507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B1FD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21A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1E3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C25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6FC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78A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A12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3</w:t>
            </w:r>
          </w:p>
        </w:tc>
      </w:tr>
      <w:tr w:rsidR="00721F9E" w:rsidRPr="001F7F7F" w14:paraId="795CD86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91F05" w14:textId="13F99D5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3362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7DC48" w14:textId="0D8EC2F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239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2D7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F4E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053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EBE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1CD1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5D4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F86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2B8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</w:tr>
      <w:tr w:rsidR="00721F9E" w:rsidRPr="001F7F7F" w14:paraId="27F1DF3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7AB41" w14:textId="6A164E7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3362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1DEEA" w14:textId="3D010A8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C03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58A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FE7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219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3C3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9A2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BC4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788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71B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4612D08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CC9FA" w14:textId="74CC79E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33628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D2781" w14:textId="2080702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5F3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801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960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856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F42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C48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C7B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4AC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584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</w:tr>
      <w:tr w:rsidR="00721F9E" w:rsidRPr="001F7F7F" w14:paraId="7F0BCC5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78E0F" w14:textId="636E655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593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1B150" w14:textId="1DAB6B7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1ED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1E7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AA3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14A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F75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F4E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31B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E57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5BA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625B585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B3A91" w14:textId="1D33B31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593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2840B" w14:textId="01FBC44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2D7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1C5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152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E61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858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322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CA4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96D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954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</w:tr>
      <w:tr w:rsidR="00721F9E" w:rsidRPr="001F7F7F" w14:paraId="4BC70CB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9F34D" w14:textId="636B7C4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5937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7B30E" w14:textId="6F41CD5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087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CFD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697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647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3AE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76EF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A18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C08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B64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</w:tr>
      <w:tr w:rsidR="00721F9E" w:rsidRPr="001F7F7F" w14:paraId="634AA81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FD81F" w14:textId="2D8BD60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144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2D89A" w14:textId="5482CA1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2DC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519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971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6CA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38C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EC4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456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5D1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FCF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65C80E1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EBD37" w14:textId="689FD99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144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DB86E" w14:textId="31BAFF3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8F8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4FE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069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B6B7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625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FAF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EB5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7DD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10C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</w:tr>
      <w:tr w:rsidR="00721F9E" w:rsidRPr="001F7F7F" w14:paraId="10D06E1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07E0A" w14:textId="576C1F8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1445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013A2" w14:textId="7F12BB2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5E0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2C3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6A8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6D2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C5F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7D3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857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71F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01A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1270675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BE609" w14:textId="6A030A9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lastRenderedPageBreak/>
              <w:t>191643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4A8E7" w14:textId="67B3654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08F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1C8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79B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B59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B94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8E9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EAE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759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069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</w:tr>
      <w:tr w:rsidR="00721F9E" w:rsidRPr="001F7F7F" w14:paraId="705C58F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9A668" w14:textId="11B9F65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1643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1E542" w14:textId="3E05EFF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8E3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DE0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85A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46E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ECF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B8E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E5B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A44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80C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53610EC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DD413" w14:textId="262BEC8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16432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D965F" w14:textId="52BA890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EA5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136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3CD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3FD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E5B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4FC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94B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348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20C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2A281F3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1A683" w14:textId="7E1EB69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961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DD9D8" w14:textId="592B543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2CE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BB9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C70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FA4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5D9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6F4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DC4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9E6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1C9D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7B1FD00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2FF23" w14:textId="7B50734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961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2C05A" w14:textId="501A8D4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FE2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E47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B1A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F8B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D30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140B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CFE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6BA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532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33B02A4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CB2ED" w14:textId="58629D1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961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8F6DA" w14:textId="0021932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675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589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8F78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CAB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AE1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E98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B987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516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B5C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</w:tr>
      <w:tr w:rsidR="00721F9E" w:rsidRPr="001F7F7F" w14:paraId="07E0332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1B052" w14:textId="5A316DC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3976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5EFD0" w14:textId="240552F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6A4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DF9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36F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6D9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001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D31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18E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13CD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7F7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4</w:t>
            </w:r>
          </w:p>
        </w:tc>
      </w:tr>
      <w:tr w:rsidR="00721F9E" w:rsidRPr="001F7F7F" w14:paraId="230B46C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6754B" w14:textId="354D066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3976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EA532" w14:textId="2669580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437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28C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AA6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F1D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8A6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210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E6E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665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167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</w:tr>
      <w:tr w:rsidR="00721F9E" w:rsidRPr="001F7F7F" w14:paraId="71AB66C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6E6BC" w14:textId="66FC074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39760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E74BD" w14:textId="112EBE8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5AB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8B0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9E3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305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42E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0CB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399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EE3C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4E82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</w:tr>
      <w:tr w:rsidR="00721F9E" w:rsidRPr="001F7F7F" w14:paraId="3B02295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3B49E" w14:textId="6DAFB81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6702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4EBD6" w14:textId="45B16A2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6FD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781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909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2E2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D8B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65E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341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42D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9B9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4A077DF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91D09" w14:textId="0935EB8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6702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BDD13" w14:textId="72545CE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BA1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A4F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8A9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56AF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475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AA9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53F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301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B1A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</w:tr>
      <w:tr w:rsidR="00721F9E" w:rsidRPr="001F7F7F" w14:paraId="0F21690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8DBC1" w14:textId="749A45A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67022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33F39" w14:textId="643E34A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5A9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6DC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500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EE7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B8DC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BA0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477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6525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1A8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</w:tr>
      <w:tr w:rsidR="00721F9E" w:rsidRPr="001F7F7F" w14:paraId="252DDD1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65AEE" w14:textId="5D700CA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8520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B10D6" w14:textId="5A543DB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BCD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FFA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919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678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611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960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CE9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55D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E3B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</w:tr>
      <w:tr w:rsidR="00721F9E" w:rsidRPr="001F7F7F" w14:paraId="3890B42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68461" w14:textId="2EA2915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8520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167B7" w14:textId="2E873B4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B85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C86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31F1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DAE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833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E5C0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DF0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AF9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102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67C52BB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C78C4" w14:textId="2DAE068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85209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1B1F2" w14:textId="56870B8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1E4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E51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A013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C4D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BA3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EFD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BA0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E7BB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C8F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10C36E7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A3A69" w14:textId="083C452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66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F9373" w14:textId="25DDD88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E8B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C54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BEC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D85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8A4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E154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420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E21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885D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</w:tr>
      <w:tr w:rsidR="00721F9E" w:rsidRPr="001F7F7F" w14:paraId="648FDDB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25BBF" w14:textId="0B369FA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66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679EB" w14:textId="36F2BB0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95E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82C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59F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282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D8C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2C4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7FD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590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973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</w:tr>
      <w:tr w:rsidR="00721F9E" w:rsidRPr="001F7F7F" w14:paraId="7DECE00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A8D06" w14:textId="4998588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669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11891" w14:textId="713FD852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CE6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2CD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432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86A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4867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698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3A0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388E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808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0E4D6A6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AF610" w14:textId="74894B7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6747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E79FC" w14:textId="34DBA79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0A7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0D8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D7D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D3A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49C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7A8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1C4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D29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06A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2171925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6B80C" w14:textId="52203FC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6747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F6FA9" w14:textId="67DFB57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6C3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DA5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C8A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2D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639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905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D47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703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08A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</w:tr>
      <w:tr w:rsidR="00721F9E" w:rsidRPr="001F7F7F" w14:paraId="4F31A7D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759EA" w14:textId="3A3BE71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67479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11EBB" w14:textId="4AD6164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D89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5E4C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5E8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BD02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DD1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221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DB9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E19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169B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3DA96AA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191F7" w14:textId="271D853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05259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991EA" w14:textId="6C83832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BB4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1A0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613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3BF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BCB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812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7F4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DC9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131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</w:tr>
      <w:tr w:rsidR="00721F9E" w:rsidRPr="001F7F7F" w14:paraId="592F530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CF32A" w14:textId="328BA435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05259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96714" w14:textId="15A28D1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1E2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100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EB53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A3C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92F5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A398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CF1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36A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A814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24F8589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0BDD0" w14:textId="3227655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05259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E839E" w14:textId="79D11DD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537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BC21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1D2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0281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F91C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7CC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291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511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01D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</w:tr>
      <w:tr w:rsidR="00721F9E" w:rsidRPr="001F7F7F" w14:paraId="7FDD78E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B67E7" w14:textId="2C6682A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298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DFAF6" w14:textId="5BAADC0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96A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639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FC5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43F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4D3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201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23A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CBF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738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4D46F30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366F1" w14:textId="73AF43A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298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11AAB" w14:textId="6A387B0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3DA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02E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E736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D3D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811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E3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DE74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D57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7D8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</w:tr>
      <w:tr w:rsidR="00721F9E" w:rsidRPr="001F7F7F" w14:paraId="17EB4EB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6A2DF" w14:textId="25C2D7E7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2987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30F7D" w14:textId="7D26552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BCC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427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C59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723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FC4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3EE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61CC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9E6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DC3B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1C86C56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81554" w14:textId="3EE16CF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450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7169A" w14:textId="3664E3E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E98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FFA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625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134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8F7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E2C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929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170C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0FA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</w:tr>
      <w:tr w:rsidR="00721F9E" w:rsidRPr="001F7F7F" w14:paraId="0F66A7B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FEF15" w14:textId="691F2F5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450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403B3" w14:textId="645722EC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FED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FE3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4776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5DB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FF2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5A8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C9E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90C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837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</w:tr>
      <w:tr w:rsidR="00721F9E" w:rsidRPr="001F7F7F" w14:paraId="74094A2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D9689" w14:textId="6C67884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4508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4EB4D" w14:textId="2126059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2C3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BEE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BF8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B99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E57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1AA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B74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A50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3AD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</w:tr>
      <w:tr w:rsidR="00721F9E" w:rsidRPr="001F7F7F" w14:paraId="438DE78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F0227" w14:textId="5AE4C33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74508_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2645D" w14:textId="31586E3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8F3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05A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F2C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2F4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998C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715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5897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773B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E48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</w:tr>
      <w:tr w:rsidR="00721F9E" w:rsidRPr="001F7F7F" w14:paraId="4492539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8FEF0" w14:textId="15212B1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89018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91A8D" w14:textId="44169A5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FE0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B76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A92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4A9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D094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B03A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6E8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1FB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0BD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</w:tr>
      <w:tr w:rsidR="00721F9E" w:rsidRPr="001F7F7F" w14:paraId="6EB1876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E2A11" w14:textId="347F91C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89018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08FF7" w14:textId="4C6B97D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F12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908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88B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5BF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F5D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FA9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639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7CF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C41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</w:tr>
      <w:tr w:rsidR="00721F9E" w:rsidRPr="001F7F7F" w14:paraId="789AD18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54EBE" w14:textId="1D07AF5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89018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AA975" w14:textId="1CCC4A1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E714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CA4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D4D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9C5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627B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F1E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2BE3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8E82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DF5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</w:tr>
      <w:tr w:rsidR="00721F9E" w:rsidRPr="001F7F7F" w14:paraId="5DD1590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5C43E" w14:textId="4ADEA41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89018_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67D60" w14:textId="62CDD9B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F61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F75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B2A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905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9D0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F3F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244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B91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71A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</w:tr>
      <w:tr w:rsidR="00721F9E" w:rsidRPr="001F7F7F" w14:paraId="01DB70B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12CEC" w14:textId="5A49565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282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5293C" w14:textId="4CC3DA0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7D9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F75C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697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BEC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499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327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1DB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5AF0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936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3BC59D6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F9D61" w14:textId="4A819DC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282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572F8" w14:textId="5762DDB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4A70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874F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CBF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3484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7E5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854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24A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300C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0E53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</w:tr>
      <w:tr w:rsidR="00721F9E" w:rsidRPr="001F7F7F" w14:paraId="61B6F25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399DC" w14:textId="698F674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282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25DEC" w14:textId="63AF9B2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DA8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72F9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8BD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7DE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FCA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8FD9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5E16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5DC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252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</w:tr>
      <w:tr w:rsidR="00721F9E" w:rsidRPr="001F7F7F" w14:paraId="40DA34E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AFE31" w14:textId="3D7B377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27282_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685CE" w14:textId="5CC93B9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8E8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3B8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960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874D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7F3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490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BA1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AE55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C67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7DB8134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D2A30" w14:textId="3B0C7E9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3760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82EDA" w14:textId="7B1F7430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403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D67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547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359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3CEE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662C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7DF0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409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F8E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3</w:t>
            </w:r>
          </w:p>
        </w:tc>
      </w:tr>
      <w:tr w:rsidR="00721F9E" w:rsidRPr="001F7F7F" w14:paraId="13F654C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7A2B8" w14:textId="6960577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3760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A3B4C" w14:textId="2DA081B6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6B6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B6C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899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758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A25D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9B2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318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D39A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A951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7EA1B3E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ED2FE" w14:textId="300770EE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3760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15AC6" w14:textId="7EF750C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BDA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C59D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0833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6F8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860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9EF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A8E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54D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753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</w:tr>
      <w:tr w:rsidR="00721F9E" w:rsidRPr="001F7F7F" w14:paraId="05B2500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00E52" w14:textId="28841D0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3760_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2326F" w14:textId="60BE0615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8D0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132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B147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C18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343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00E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0266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D7C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0DC5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1664FAC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4BC2A" w14:textId="6F5947D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7517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363C2" w14:textId="5E40071E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534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EF3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D7FE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FA81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F59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7855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310A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1C8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80C8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7B594FA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62B97" w14:textId="4F26D25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lastRenderedPageBreak/>
              <w:t>1737517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324A3" w14:textId="099CE3F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B89A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DBA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79F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3A10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63FA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57C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505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BD0A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0408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03E9F4D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222EC" w14:textId="1F5FFA3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7517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27C71" w14:textId="77E58297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D92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4EE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F645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A54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ED6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879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813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D94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BB9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</w:tr>
      <w:tr w:rsidR="00721F9E" w:rsidRPr="001F7F7F" w14:paraId="741A205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2AB61" w14:textId="400E188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37517_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588D3" w14:textId="52F6E17D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8A3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D107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CE0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E38D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85B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5D9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5219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6CA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BAA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43D822D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82CA2" w14:textId="77D0782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9178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51A25" w14:textId="0501A3C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16C2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F57A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29E0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620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12F8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9A29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047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1201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9290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</w:tr>
      <w:tr w:rsidR="00721F9E" w:rsidRPr="001F7F7F" w14:paraId="2B11A04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CC959" w14:textId="139EE42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9178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54D39" w14:textId="6E0882C1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636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790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EDC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AE7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7E0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594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5AC8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876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58C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</w:tr>
      <w:tr w:rsidR="00721F9E" w:rsidRPr="001F7F7F" w14:paraId="7CDF876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DE9A7" w14:textId="51A2D66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91784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9982B" w14:textId="5A7D005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A69A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316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B1A0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398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A70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AEE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9978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705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4DD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</w:tr>
      <w:tr w:rsidR="00721F9E" w:rsidRPr="001F7F7F" w14:paraId="67F9DE1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9F639" w14:textId="6F06FB8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91784_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7BBF3" w14:textId="291B9958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9D6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66E8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AE0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0BA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8E5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F40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129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661B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FA1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</w:tr>
      <w:tr w:rsidR="00721F9E" w:rsidRPr="001F7F7F" w14:paraId="757202E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9B80C" w14:textId="79ECAEB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43535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69E32" w14:textId="6593868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524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7B6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9860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6DE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6BF0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AED1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5A5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EEBA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400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</w:tr>
      <w:tr w:rsidR="00721F9E" w:rsidRPr="001F7F7F" w14:paraId="4D2AA7A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5807A" w14:textId="07F80E6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43535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EA335" w14:textId="1A9ACAC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DD1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0F8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3D9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1B0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996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6E9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4096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A76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51A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</w:t>
            </w:r>
          </w:p>
        </w:tc>
      </w:tr>
      <w:tr w:rsidR="00721F9E" w:rsidRPr="001F7F7F" w14:paraId="7398EC0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E17AA" w14:textId="524E6B5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43535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ED3D6" w14:textId="3639D5A9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0E1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2870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1D9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471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46D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2CC2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F65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BEEA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EF92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</w:tr>
      <w:tr w:rsidR="00721F9E" w:rsidRPr="001F7F7F" w14:paraId="32B8063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40F2D" w14:textId="257929E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43535_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71F91" w14:textId="549036DB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32A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9954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FA6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649F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FA3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056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2F65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0536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C3E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</w:tr>
      <w:tr w:rsidR="00721F9E" w:rsidRPr="001F7F7F" w14:paraId="4BD66DD0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30AED" w14:textId="344A0E7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4154_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7009D" w14:textId="6E5E2214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28D1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C63F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3805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FC8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B506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84E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9FD2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135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7BCE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</w:tr>
      <w:tr w:rsidR="00721F9E" w:rsidRPr="001F7F7F" w14:paraId="7B5BFDFB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FAF7B" w14:textId="181A9D6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4154_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C099B" w14:textId="685049AF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CB5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3756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D02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C7D3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C554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0B5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0695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6A9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B98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</w:tr>
      <w:tr w:rsidR="00721F9E" w:rsidRPr="001F7F7F" w14:paraId="394D991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B72AF" w14:textId="5014BFD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4154_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B57A7" w14:textId="6A8D3AFA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198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636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799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C69F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9933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1ECE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9B1F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DCB3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9DF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</w:tr>
      <w:tr w:rsidR="00721F9E" w:rsidRPr="001F7F7F" w14:paraId="06E1C5F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6D341" w14:textId="4710BC5A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4154_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364E4" w14:textId="2B0C9083" w:rsidR="00721F9E" w:rsidRPr="001F7F7F" w:rsidRDefault="00B13057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0CBE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A8BC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0E94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1DA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FEEA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4410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FB6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D00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C80B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</w:tr>
      <w:tr w:rsidR="00721F9E" w:rsidRPr="001F7F7F" w14:paraId="7634ABF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563E3" w14:textId="68169E5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71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5C14D" w14:textId="31C02DC1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1AFF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935D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3EE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5D39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464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A0E7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988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2FD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AE1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5</w:t>
            </w:r>
          </w:p>
        </w:tc>
      </w:tr>
      <w:tr w:rsidR="00721F9E" w:rsidRPr="001F7F7F" w14:paraId="0707B36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61BAA" w14:textId="46C53AA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48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02931" w14:textId="2DE10909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C02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625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9586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1C6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96B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E70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412A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B76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3F48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</w:tr>
      <w:tr w:rsidR="00721F9E" w:rsidRPr="001F7F7F" w14:paraId="362ACD21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98B1F" w14:textId="17692591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49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AF9E8" w14:textId="66553310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4F6C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B1B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1A8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2F0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337E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51DF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B86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909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BC8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1</w:t>
            </w:r>
          </w:p>
        </w:tc>
      </w:tr>
      <w:tr w:rsidR="00721F9E" w:rsidRPr="001F7F7F" w14:paraId="3B92F5D8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C2C07" w14:textId="37D2E4EC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548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1D57F" w14:textId="0483AD92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354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2DB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1A4D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D21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CCB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89D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EF30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E9A5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35E3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4</w:t>
            </w:r>
          </w:p>
        </w:tc>
      </w:tr>
      <w:tr w:rsidR="00721F9E" w:rsidRPr="001F7F7F" w14:paraId="27E38E0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E3557" w14:textId="30A502E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02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1043A" w14:textId="6CCCFDBF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34A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32D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608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B74F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2E3D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AE33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B1BA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0C6B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4F7C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</w:tr>
      <w:tr w:rsidR="00721F9E" w:rsidRPr="001F7F7F" w14:paraId="1494D26D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D57FF" w14:textId="456C671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51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5B238" w14:textId="29258DD1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317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F1A8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8D2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454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B196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9A62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839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EFB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CE0B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6</w:t>
            </w:r>
          </w:p>
        </w:tc>
      </w:tr>
      <w:tr w:rsidR="00721F9E" w:rsidRPr="001F7F7F" w14:paraId="5F59CF3C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95732" w14:textId="6ABB2EF9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12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2F5F6" w14:textId="41803825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F92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689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723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6A52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9BB7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A25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AE1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1F39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ADB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4</w:t>
            </w:r>
          </w:p>
        </w:tc>
      </w:tr>
      <w:tr w:rsidR="00721F9E" w:rsidRPr="001F7F7F" w14:paraId="466A9F25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0185A" w14:textId="2A05F5F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51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2E938" w14:textId="0ABFA538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E87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955C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CDE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DF6B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E58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6B8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088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078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FBEE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5</w:t>
            </w:r>
          </w:p>
        </w:tc>
      </w:tr>
      <w:tr w:rsidR="00721F9E" w:rsidRPr="001F7F7F" w14:paraId="5F5F1DA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82D61" w14:textId="41B94FE8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610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19B09" w14:textId="1D551D45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B5E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7E54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481C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3B07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5CB2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E7B2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7F3B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D9E2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A17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2</w:t>
            </w:r>
          </w:p>
        </w:tc>
      </w:tr>
      <w:tr w:rsidR="00721F9E" w:rsidRPr="001F7F7F" w14:paraId="1DD17529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18BD3" w14:textId="7D3B4EF2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41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DF6AA" w14:textId="63D957E2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00E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5CD8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9BCA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851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8EE9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5DAF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E13D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BFE5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9244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3</w:t>
            </w:r>
          </w:p>
        </w:tc>
      </w:tr>
      <w:tr w:rsidR="00721F9E" w:rsidRPr="001F7F7F" w14:paraId="39AFBD26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876AC" w14:textId="675087A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172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D509F" w14:textId="3266C8DB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36F8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AA65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D6EE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4F02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D1C1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CAD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A114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5AE0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134B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0</w:t>
            </w:r>
          </w:p>
        </w:tc>
      </w:tr>
      <w:tr w:rsidR="00721F9E" w:rsidRPr="001F7F7F" w14:paraId="40915907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83A0A" w14:textId="1772227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41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7664D" w14:textId="6D5C4E24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23EF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6AF0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547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40C6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CB9A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A83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569D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9A6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5EC2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73</w:t>
            </w:r>
          </w:p>
        </w:tc>
      </w:tr>
      <w:tr w:rsidR="00721F9E" w:rsidRPr="001F7F7F" w14:paraId="4B68550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1389D" w14:textId="10A0D33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804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5950E" w14:textId="5CCE7933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B170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03B3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BAF1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94C4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0968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BF5F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6CE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88DC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3D61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8</w:t>
            </w:r>
          </w:p>
        </w:tc>
      </w:tr>
      <w:tr w:rsidR="00721F9E" w:rsidRPr="001F7F7F" w14:paraId="7BAD338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26A8B" w14:textId="04D30633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69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E4C83" w14:textId="144D654F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5939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AC1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1CC9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2BE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3F86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CBAF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E719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9C8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6801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9</w:t>
            </w:r>
          </w:p>
        </w:tc>
      </w:tr>
      <w:tr w:rsidR="00721F9E" w:rsidRPr="001F7F7F" w14:paraId="33A8BB23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E597F" w14:textId="2EA18E9F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384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C316E" w14:textId="09BA5D66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C6F7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D857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71B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1FB3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FD99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BDA9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E819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D6AE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BB20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7</w:t>
            </w:r>
          </w:p>
        </w:tc>
      </w:tr>
      <w:tr w:rsidR="00721F9E" w:rsidRPr="001F7F7F" w14:paraId="7696C6AE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00155" w14:textId="06E9372B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704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00EFE" w14:textId="390BBFF1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531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7DA6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3AFA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6D057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393A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4B68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C183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AADE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E7DA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5</w:t>
            </w:r>
          </w:p>
        </w:tc>
      </w:tr>
      <w:tr w:rsidR="00721F9E" w:rsidRPr="001F7F7F" w14:paraId="3049F5D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0F3B4" w14:textId="3BF61216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1392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208D8" w14:textId="35365DBF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E27B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6484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EEF68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3440B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64872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5E6D9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5FDD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7AD8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98D2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7</w:t>
            </w:r>
          </w:p>
        </w:tc>
      </w:tr>
      <w:tr w:rsidR="00721F9E" w:rsidRPr="001F7F7F" w14:paraId="41C74414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890DF" w14:textId="6A20A8F0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17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A8018" w14:textId="6CB410EA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7ABB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2817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D75E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0867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4616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84BE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5E22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2945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2A09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</w:tr>
      <w:tr w:rsidR="00721F9E" w:rsidRPr="001F7F7F" w14:paraId="0395B942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B85D7" w14:textId="01FDDBF4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144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A4306" w14:textId="55CC0E1A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6C3F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8111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3F0E6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D9015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D3804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AC8B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41250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F797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4253F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9</w:t>
            </w:r>
          </w:p>
        </w:tc>
      </w:tr>
      <w:tr w:rsidR="00721F9E" w:rsidRPr="001F7F7F" w14:paraId="447142CA" w14:textId="77777777" w:rsidTr="00B13057">
        <w:trPr>
          <w:trHeight w:val="285"/>
        </w:trPr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F0C483" w14:textId="02EBCE2D" w:rsidR="00721F9E" w:rsidRPr="001F7F7F" w:rsidRDefault="00721F9E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20317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AF9D86" w14:textId="663313BA" w:rsidR="00721F9E" w:rsidRPr="002F367D" w:rsidRDefault="002F367D" w:rsidP="00B1305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Health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14B84A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EEB851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21AF3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B251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DA12CE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105EEC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1667C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97907D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8ECD93" w14:textId="77777777" w:rsidR="00721F9E" w:rsidRPr="001F7F7F" w:rsidRDefault="00721F9E" w:rsidP="00B1305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</w:pPr>
            <w:r w:rsidRPr="001F7F7F">
              <w:rPr>
                <w:rFonts w:ascii="Times New Roman" w:eastAsia="等线" w:hAnsi="Times New Roman" w:cs="Times New Roman"/>
                <w:color w:val="000000"/>
                <w:kern w:val="0"/>
                <w:sz w:val="19"/>
                <w:szCs w:val="19"/>
              </w:rPr>
              <w:t>98</w:t>
            </w:r>
          </w:p>
        </w:tc>
      </w:tr>
    </w:tbl>
    <w:p w14:paraId="4ED824C0" w14:textId="10EF8138" w:rsidR="00985D9D" w:rsidRPr="00FC2BA7" w:rsidRDefault="002F367D" w:rsidP="00FC2BA7">
      <w:pPr>
        <w:adjustRightInd w:val="0"/>
        <w:snapToGrid w:val="0"/>
        <w:spacing w:line="300" w:lineRule="auto"/>
        <w:ind w:firstLineChars="200" w:firstLine="400"/>
        <w:rPr>
          <w:rStyle w:val="fontstyle01"/>
          <w:rFonts w:ascii="Times New Roman" w:eastAsia="宋体" w:hAnsi="Times New Roman" w:hint="eastAsia"/>
          <w:color w:val="auto"/>
        </w:rPr>
      </w:pPr>
      <w:r>
        <w:rPr>
          <w:rStyle w:val="fontstyle01"/>
          <w:rFonts w:ascii="Times New Roman" w:eastAsia="宋体" w:hAnsi="Times New Roman" w:hint="eastAsia"/>
          <w:color w:val="auto"/>
        </w:rPr>
        <w:t xml:space="preserve">Prior refers to the CHD </w:t>
      </w:r>
      <w:r>
        <w:rPr>
          <w:rStyle w:val="fontstyle01"/>
          <w:rFonts w:ascii="Times New Roman" w:eastAsia="宋体" w:hAnsi="Times New Roman"/>
          <w:color w:val="auto"/>
        </w:rPr>
        <w:t>patients prior-treatment, Post refers to CHD patients post-treatment, Health refer to healthy volunteers.</w:t>
      </w:r>
      <w:bookmarkStart w:id="2" w:name="_GoBack"/>
      <w:bookmarkEnd w:id="2"/>
    </w:p>
    <w:p w14:paraId="000A182A" w14:textId="77777777" w:rsidR="00985D9D" w:rsidRPr="003C7F85" w:rsidRDefault="00985D9D" w:rsidP="005F291C">
      <w:pPr>
        <w:adjustRightInd w:val="0"/>
        <w:snapToGrid w:val="0"/>
        <w:spacing w:line="480" w:lineRule="auto"/>
        <w:ind w:firstLineChars="200" w:firstLine="400"/>
        <w:rPr>
          <w:rStyle w:val="fontstyle01"/>
          <w:rFonts w:ascii="Times New Roman" w:eastAsia="宋体" w:hAnsi="Times New Roman" w:hint="eastAsia"/>
          <w:color w:val="auto"/>
        </w:rPr>
      </w:pPr>
    </w:p>
    <w:p w14:paraId="13412F90" w14:textId="77777777" w:rsidR="0088440D" w:rsidRPr="00A05AE3" w:rsidRDefault="0088440D" w:rsidP="005077B1">
      <w:pPr>
        <w:adjustRightInd w:val="0"/>
        <w:snapToGrid w:val="0"/>
        <w:spacing w:line="480" w:lineRule="auto"/>
        <w:rPr>
          <w:rFonts w:ascii="Times New Roman" w:eastAsia="宋体" w:hAnsi="Times New Roman" w:cs="Times New Roman"/>
          <w:b/>
          <w:kern w:val="0"/>
          <w:sz w:val="24"/>
          <w:szCs w:val="24"/>
          <w:lang w:val="en-GB"/>
        </w:rPr>
      </w:pPr>
      <w:r w:rsidRPr="00A05AE3">
        <w:rPr>
          <w:rFonts w:ascii="Times New Roman" w:eastAsia="宋体" w:hAnsi="Times New Roman" w:cs="Times New Roman"/>
          <w:b/>
          <w:kern w:val="0"/>
          <w:sz w:val="24"/>
          <w:szCs w:val="24"/>
          <w:lang w:val="en-GB"/>
        </w:rPr>
        <w:t>References</w:t>
      </w:r>
    </w:p>
    <w:p w14:paraId="1C67A894" w14:textId="2B51401C" w:rsidR="001A3A42" w:rsidRPr="001A3A42" w:rsidRDefault="00E30E72" w:rsidP="001A3A42">
      <w:pPr>
        <w:pStyle w:val="EndNoteBibliography"/>
        <w:ind w:left="720" w:hanging="720"/>
      </w:pPr>
      <w:r w:rsidRPr="003C7F85">
        <w:rPr>
          <w:rFonts w:ascii="Times New Roman" w:eastAsia="宋体" w:hAnsi="Times New Roman" w:cs="Times New Roman"/>
          <w:lang w:val="en-GB"/>
        </w:rPr>
        <w:fldChar w:fldCharType="begin"/>
      </w:r>
      <w:r w:rsidRPr="003C7F85">
        <w:rPr>
          <w:rFonts w:ascii="Times New Roman" w:eastAsia="宋体" w:hAnsi="Times New Roman" w:cs="Times New Roman"/>
          <w:lang w:val="en-GB"/>
        </w:rPr>
        <w:instrText xml:space="preserve"> ADDIN EN.REFLIST </w:instrText>
      </w:r>
      <w:r w:rsidRPr="003C7F85">
        <w:rPr>
          <w:rFonts w:ascii="Times New Roman" w:eastAsia="宋体" w:hAnsi="Times New Roman" w:cs="Times New Roman"/>
          <w:lang w:val="en-GB"/>
        </w:rPr>
        <w:fldChar w:fldCharType="separate"/>
      </w:r>
      <w:bookmarkStart w:id="3" w:name="_ENREF_1"/>
      <w:r w:rsidR="001A3A42" w:rsidRPr="001A3A42">
        <w:t>1.</w:t>
      </w:r>
      <w:r w:rsidR="001A3A42" w:rsidRPr="001A3A42">
        <w:tab/>
        <w:t>HoefnerDM,HodelSD,O'BrienJF,BranumEL,SunD,MeissnerI,McConnellJP:</w:t>
      </w:r>
      <w:r w:rsidR="001A3A42" w:rsidRPr="001A3A42">
        <w:rPr>
          <w:b/>
        </w:rPr>
        <w:t>Developmentofarapid,quantitativemethodforLDLsubfractionationwithuseoftheQuantimetriLipoprintLDLSystem</w:t>
      </w:r>
      <w:r w:rsidR="001A3A42" w:rsidRPr="001A3A42">
        <w:t>.</w:t>
      </w:r>
      <w:r w:rsidR="001A3A42" w:rsidRPr="001A3A42">
        <w:rPr>
          <w:i/>
        </w:rPr>
        <w:t>Clinicalchemistry</w:t>
      </w:r>
      <w:r w:rsidR="001A3A42" w:rsidRPr="001A3A42">
        <w:t>2001,</w:t>
      </w:r>
      <w:r w:rsidR="001A3A42" w:rsidRPr="001A3A42">
        <w:rPr>
          <w:b/>
        </w:rPr>
        <w:t>47</w:t>
      </w:r>
      <w:r w:rsidR="001A3A42" w:rsidRPr="001A3A42">
        <w:t>(2):266-274.</w:t>
      </w:r>
      <w:bookmarkEnd w:id="3"/>
    </w:p>
    <w:p w14:paraId="2097AE3E" w14:textId="58F50F2C" w:rsidR="006F00B0" w:rsidRDefault="00E30E72" w:rsidP="001A193E">
      <w:pPr>
        <w:adjustRightInd w:val="0"/>
        <w:snapToGrid w:val="0"/>
        <w:spacing w:line="480" w:lineRule="auto"/>
        <w:rPr>
          <w:rFonts w:ascii="Times New Roman" w:eastAsia="宋体" w:hAnsi="Times New Roman" w:cs="Times New Roman"/>
          <w:lang w:val="en-GB"/>
        </w:rPr>
      </w:pPr>
      <w:r w:rsidRPr="003C7F85">
        <w:rPr>
          <w:rFonts w:ascii="Times New Roman" w:eastAsia="宋体" w:hAnsi="Times New Roman" w:cs="Times New Roman"/>
          <w:lang w:val="en-GB"/>
        </w:rPr>
        <w:lastRenderedPageBreak/>
        <w:fldChar w:fldCharType="end"/>
      </w:r>
    </w:p>
    <w:sectPr w:rsidR="006F00B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083775A" w14:textId="77777777" w:rsidR="006372A8" w:rsidRDefault="006372A8" w:rsidP="00E1682E">
      <w:r>
        <w:separator/>
      </w:r>
    </w:p>
  </w:endnote>
  <w:endnote w:type="continuationSeparator" w:id="0">
    <w:p w14:paraId="0F5B5A8C" w14:textId="77777777" w:rsidR="006372A8" w:rsidRDefault="006372A8" w:rsidP="00E168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PTimes">
    <w:altName w:val="Times New Roman"/>
    <w:panose1 w:val="00000000000000000000"/>
    <w:charset w:val="00"/>
    <w:family w:val="roman"/>
    <w:notTrueType/>
    <w:pitch w:val="default"/>
  </w:font>
  <w:font w:name="GandhariUnicode-Roman">
    <w:panose1 w:val="00000000000000000000"/>
    <w:charset w:val="00"/>
    <w:family w:val="roman"/>
    <w:notTrueType/>
    <w:pitch w:val="default"/>
  </w:font>
  <w:font w:name="HelveticaNeue-Roman-Identity-H"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-Roman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96285B7" w14:textId="77777777" w:rsidR="006372A8" w:rsidRDefault="006372A8" w:rsidP="00E1682E">
      <w:r>
        <w:separator/>
      </w:r>
    </w:p>
  </w:footnote>
  <w:footnote w:type="continuationSeparator" w:id="0">
    <w:p w14:paraId="2BB7D349" w14:textId="77777777" w:rsidR="006372A8" w:rsidRDefault="006372A8" w:rsidP="00E1682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BE378AB"/>
    <w:multiLevelType w:val="multilevel"/>
    <w:tmpl w:val="18D609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BA358D2"/>
    <w:multiLevelType w:val="multilevel"/>
    <w:tmpl w:val="8CB8F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09719B4"/>
    <w:multiLevelType w:val="multilevel"/>
    <w:tmpl w:val="6C9879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771942AE"/>
    <w:multiLevelType w:val="multilevel"/>
    <w:tmpl w:val="B9A0D0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MC Cancer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1240A"/>
    <w:rsid w:val="00000125"/>
    <w:rsid w:val="00000864"/>
    <w:rsid w:val="000010E9"/>
    <w:rsid w:val="000019D3"/>
    <w:rsid w:val="00001F66"/>
    <w:rsid w:val="000041DE"/>
    <w:rsid w:val="000046E5"/>
    <w:rsid w:val="00004AC8"/>
    <w:rsid w:val="00004E97"/>
    <w:rsid w:val="00005EE8"/>
    <w:rsid w:val="000061F1"/>
    <w:rsid w:val="00006A0D"/>
    <w:rsid w:val="00006EBD"/>
    <w:rsid w:val="00007559"/>
    <w:rsid w:val="000109F9"/>
    <w:rsid w:val="0001178B"/>
    <w:rsid w:val="00012609"/>
    <w:rsid w:val="00014DB7"/>
    <w:rsid w:val="00014E17"/>
    <w:rsid w:val="00014F3B"/>
    <w:rsid w:val="000152F7"/>
    <w:rsid w:val="00015DB9"/>
    <w:rsid w:val="00015E3C"/>
    <w:rsid w:val="0001666F"/>
    <w:rsid w:val="00017711"/>
    <w:rsid w:val="00017D0C"/>
    <w:rsid w:val="000201AE"/>
    <w:rsid w:val="000201EA"/>
    <w:rsid w:val="000204A0"/>
    <w:rsid w:val="00020BD4"/>
    <w:rsid w:val="000211D3"/>
    <w:rsid w:val="0002154B"/>
    <w:rsid w:val="00021E3D"/>
    <w:rsid w:val="00022FA9"/>
    <w:rsid w:val="0002522C"/>
    <w:rsid w:val="00025418"/>
    <w:rsid w:val="00025B8C"/>
    <w:rsid w:val="000260D8"/>
    <w:rsid w:val="0002683E"/>
    <w:rsid w:val="0002694C"/>
    <w:rsid w:val="00027AD2"/>
    <w:rsid w:val="00027D15"/>
    <w:rsid w:val="00027FE0"/>
    <w:rsid w:val="00027FF9"/>
    <w:rsid w:val="00030D51"/>
    <w:rsid w:val="00031536"/>
    <w:rsid w:val="0003366B"/>
    <w:rsid w:val="00033CAE"/>
    <w:rsid w:val="00034A35"/>
    <w:rsid w:val="00034C64"/>
    <w:rsid w:val="00034D10"/>
    <w:rsid w:val="00035036"/>
    <w:rsid w:val="000352B1"/>
    <w:rsid w:val="00035A76"/>
    <w:rsid w:val="00035F13"/>
    <w:rsid w:val="0003740D"/>
    <w:rsid w:val="00037D50"/>
    <w:rsid w:val="00040132"/>
    <w:rsid w:val="000405A0"/>
    <w:rsid w:val="00040980"/>
    <w:rsid w:val="000414B0"/>
    <w:rsid w:val="00041DA2"/>
    <w:rsid w:val="00041F5B"/>
    <w:rsid w:val="00041FD0"/>
    <w:rsid w:val="00043651"/>
    <w:rsid w:val="00043FAF"/>
    <w:rsid w:val="00044BBE"/>
    <w:rsid w:val="00045AA0"/>
    <w:rsid w:val="0004672E"/>
    <w:rsid w:val="000477FF"/>
    <w:rsid w:val="00047910"/>
    <w:rsid w:val="00050D74"/>
    <w:rsid w:val="00051B61"/>
    <w:rsid w:val="00051F84"/>
    <w:rsid w:val="00052418"/>
    <w:rsid w:val="0005249E"/>
    <w:rsid w:val="000535C9"/>
    <w:rsid w:val="00053D4E"/>
    <w:rsid w:val="0005438E"/>
    <w:rsid w:val="00055052"/>
    <w:rsid w:val="0005525B"/>
    <w:rsid w:val="0005601C"/>
    <w:rsid w:val="00057AA9"/>
    <w:rsid w:val="00057E8C"/>
    <w:rsid w:val="00062CCD"/>
    <w:rsid w:val="000634F1"/>
    <w:rsid w:val="00063F26"/>
    <w:rsid w:val="00064A60"/>
    <w:rsid w:val="00064F8C"/>
    <w:rsid w:val="000668F1"/>
    <w:rsid w:val="00066ADA"/>
    <w:rsid w:val="000671FC"/>
    <w:rsid w:val="00073597"/>
    <w:rsid w:val="000738D2"/>
    <w:rsid w:val="00073ED0"/>
    <w:rsid w:val="00074B85"/>
    <w:rsid w:val="00074D0A"/>
    <w:rsid w:val="00074DF8"/>
    <w:rsid w:val="00075380"/>
    <w:rsid w:val="00075857"/>
    <w:rsid w:val="00075C16"/>
    <w:rsid w:val="00076E79"/>
    <w:rsid w:val="000774AD"/>
    <w:rsid w:val="0007787C"/>
    <w:rsid w:val="00077CE1"/>
    <w:rsid w:val="00080EA9"/>
    <w:rsid w:val="000818A1"/>
    <w:rsid w:val="000825DB"/>
    <w:rsid w:val="00082BB5"/>
    <w:rsid w:val="00082C83"/>
    <w:rsid w:val="000842F6"/>
    <w:rsid w:val="000847A4"/>
    <w:rsid w:val="00084C28"/>
    <w:rsid w:val="00087315"/>
    <w:rsid w:val="0008763C"/>
    <w:rsid w:val="00090714"/>
    <w:rsid w:val="00091850"/>
    <w:rsid w:val="00092449"/>
    <w:rsid w:val="00093CCE"/>
    <w:rsid w:val="000949B9"/>
    <w:rsid w:val="00095D00"/>
    <w:rsid w:val="00095DE4"/>
    <w:rsid w:val="00096374"/>
    <w:rsid w:val="00096F65"/>
    <w:rsid w:val="000977AD"/>
    <w:rsid w:val="000A1521"/>
    <w:rsid w:val="000A26ED"/>
    <w:rsid w:val="000A32DF"/>
    <w:rsid w:val="000A44C6"/>
    <w:rsid w:val="000A5BE9"/>
    <w:rsid w:val="000A60D6"/>
    <w:rsid w:val="000A7086"/>
    <w:rsid w:val="000A79CE"/>
    <w:rsid w:val="000A7BFE"/>
    <w:rsid w:val="000B0875"/>
    <w:rsid w:val="000B1C11"/>
    <w:rsid w:val="000B25A6"/>
    <w:rsid w:val="000B2707"/>
    <w:rsid w:val="000B29CB"/>
    <w:rsid w:val="000B3505"/>
    <w:rsid w:val="000B3BF3"/>
    <w:rsid w:val="000B3D47"/>
    <w:rsid w:val="000B3D61"/>
    <w:rsid w:val="000B7DA2"/>
    <w:rsid w:val="000B7FCC"/>
    <w:rsid w:val="000C0981"/>
    <w:rsid w:val="000C1748"/>
    <w:rsid w:val="000C214E"/>
    <w:rsid w:val="000C31BC"/>
    <w:rsid w:val="000C3D9A"/>
    <w:rsid w:val="000C59B5"/>
    <w:rsid w:val="000C5A20"/>
    <w:rsid w:val="000C678F"/>
    <w:rsid w:val="000C7748"/>
    <w:rsid w:val="000C7A37"/>
    <w:rsid w:val="000C7F98"/>
    <w:rsid w:val="000D0310"/>
    <w:rsid w:val="000D0573"/>
    <w:rsid w:val="000D140B"/>
    <w:rsid w:val="000D1521"/>
    <w:rsid w:val="000D1DD4"/>
    <w:rsid w:val="000D261C"/>
    <w:rsid w:val="000D2DCC"/>
    <w:rsid w:val="000D302A"/>
    <w:rsid w:val="000D33D3"/>
    <w:rsid w:val="000D40A3"/>
    <w:rsid w:val="000D46F9"/>
    <w:rsid w:val="000D4D93"/>
    <w:rsid w:val="000D5511"/>
    <w:rsid w:val="000D5ED1"/>
    <w:rsid w:val="000E01AB"/>
    <w:rsid w:val="000E1CAE"/>
    <w:rsid w:val="000E3D45"/>
    <w:rsid w:val="000E48FF"/>
    <w:rsid w:val="000E5F29"/>
    <w:rsid w:val="000E6523"/>
    <w:rsid w:val="000E70CB"/>
    <w:rsid w:val="000E7349"/>
    <w:rsid w:val="000E791A"/>
    <w:rsid w:val="000E7D86"/>
    <w:rsid w:val="000E7F75"/>
    <w:rsid w:val="000F092A"/>
    <w:rsid w:val="000F18F9"/>
    <w:rsid w:val="000F32AF"/>
    <w:rsid w:val="000F5528"/>
    <w:rsid w:val="000F683A"/>
    <w:rsid w:val="001003F4"/>
    <w:rsid w:val="00100897"/>
    <w:rsid w:val="00101E2C"/>
    <w:rsid w:val="001039D0"/>
    <w:rsid w:val="00104621"/>
    <w:rsid w:val="00104891"/>
    <w:rsid w:val="00104894"/>
    <w:rsid w:val="00104951"/>
    <w:rsid w:val="00104C7D"/>
    <w:rsid w:val="00105A5B"/>
    <w:rsid w:val="00106BE8"/>
    <w:rsid w:val="00107960"/>
    <w:rsid w:val="00107BE3"/>
    <w:rsid w:val="001100DD"/>
    <w:rsid w:val="001102BC"/>
    <w:rsid w:val="001108DA"/>
    <w:rsid w:val="0011097C"/>
    <w:rsid w:val="00110ADD"/>
    <w:rsid w:val="00111C72"/>
    <w:rsid w:val="00111CB6"/>
    <w:rsid w:val="00113713"/>
    <w:rsid w:val="00113C72"/>
    <w:rsid w:val="00115E11"/>
    <w:rsid w:val="001161D2"/>
    <w:rsid w:val="001163B9"/>
    <w:rsid w:val="001164B8"/>
    <w:rsid w:val="001167A8"/>
    <w:rsid w:val="00116BB9"/>
    <w:rsid w:val="00116C31"/>
    <w:rsid w:val="001170DF"/>
    <w:rsid w:val="00117F86"/>
    <w:rsid w:val="001200D2"/>
    <w:rsid w:val="001202A5"/>
    <w:rsid w:val="001206C3"/>
    <w:rsid w:val="00120E66"/>
    <w:rsid w:val="00121008"/>
    <w:rsid w:val="00121093"/>
    <w:rsid w:val="001211F8"/>
    <w:rsid w:val="00121340"/>
    <w:rsid w:val="0012146E"/>
    <w:rsid w:val="00121CF3"/>
    <w:rsid w:val="001226F6"/>
    <w:rsid w:val="00122F5F"/>
    <w:rsid w:val="0012378B"/>
    <w:rsid w:val="0012459C"/>
    <w:rsid w:val="00124BBD"/>
    <w:rsid w:val="00125017"/>
    <w:rsid w:val="00125366"/>
    <w:rsid w:val="001258C0"/>
    <w:rsid w:val="001261E1"/>
    <w:rsid w:val="00126B2B"/>
    <w:rsid w:val="00126F29"/>
    <w:rsid w:val="00130FC2"/>
    <w:rsid w:val="00131FC0"/>
    <w:rsid w:val="00133DD4"/>
    <w:rsid w:val="001342EB"/>
    <w:rsid w:val="0013434F"/>
    <w:rsid w:val="00134D32"/>
    <w:rsid w:val="00135553"/>
    <w:rsid w:val="0013611B"/>
    <w:rsid w:val="0013738A"/>
    <w:rsid w:val="00140ECE"/>
    <w:rsid w:val="00141CDE"/>
    <w:rsid w:val="0014234D"/>
    <w:rsid w:val="0014279C"/>
    <w:rsid w:val="001429C7"/>
    <w:rsid w:val="001431FF"/>
    <w:rsid w:val="00144A8D"/>
    <w:rsid w:val="00144C88"/>
    <w:rsid w:val="00146E0E"/>
    <w:rsid w:val="00154D3E"/>
    <w:rsid w:val="00154DDE"/>
    <w:rsid w:val="0015510D"/>
    <w:rsid w:val="00156D67"/>
    <w:rsid w:val="0015712D"/>
    <w:rsid w:val="0015770C"/>
    <w:rsid w:val="0016009F"/>
    <w:rsid w:val="001600A8"/>
    <w:rsid w:val="00160A8D"/>
    <w:rsid w:val="00161448"/>
    <w:rsid w:val="0016233F"/>
    <w:rsid w:val="0016260D"/>
    <w:rsid w:val="0016404C"/>
    <w:rsid w:val="00164A0B"/>
    <w:rsid w:val="00165CD8"/>
    <w:rsid w:val="0016678E"/>
    <w:rsid w:val="00166DA6"/>
    <w:rsid w:val="00167051"/>
    <w:rsid w:val="00170B1E"/>
    <w:rsid w:val="00170D8F"/>
    <w:rsid w:val="00171398"/>
    <w:rsid w:val="00171C30"/>
    <w:rsid w:val="00171EE4"/>
    <w:rsid w:val="00171EF8"/>
    <w:rsid w:val="00172AE8"/>
    <w:rsid w:val="001739D7"/>
    <w:rsid w:val="001744D0"/>
    <w:rsid w:val="00174DDD"/>
    <w:rsid w:val="001751F9"/>
    <w:rsid w:val="00176667"/>
    <w:rsid w:val="00176D59"/>
    <w:rsid w:val="00177DED"/>
    <w:rsid w:val="001806E5"/>
    <w:rsid w:val="00180A0C"/>
    <w:rsid w:val="0018129D"/>
    <w:rsid w:val="00181A92"/>
    <w:rsid w:val="0018234D"/>
    <w:rsid w:val="00183452"/>
    <w:rsid w:val="0018553A"/>
    <w:rsid w:val="001869FA"/>
    <w:rsid w:val="00186BE4"/>
    <w:rsid w:val="00186FD7"/>
    <w:rsid w:val="001873DC"/>
    <w:rsid w:val="0018743C"/>
    <w:rsid w:val="00187C58"/>
    <w:rsid w:val="00190592"/>
    <w:rsid w:val="001908BB"/>
    <w:rsid w:val="00190A71"/>
    <w:rsid w:val="001913BB"/>
    <w:rsid w:val="00192B06"/>
    <w:rsid w:val="00192F22"/>
    <w:rsid w:val="00193F6C"/>
    <w:rsid w:val="001940C1"/>
    <w:rsid w:val="00194FDF"/>
    <w:rsid w:val="0019516C"/>
    <w:rsid w:val="001967FE"/>
    <w:rsid w:val="001974DB"/>
    <w:rsid w:val="00197A38"/>
    <w:rsid w:val="00197B5D"/>
    <w:rsid w:val="00197BCA"/>
    <w:rsid w:val="001A036E"/>
    <w:rsid w:val="001A0BD9"/>
    <w:rsid w:val="001A193E"/>
    <w:rsid w:val="001A2D91"/>
    <w:rsid w:val="001A37D1"/>
    <w:rsid w:val="001A3A42"/>
    <w:rsid w:val="001A3FE1"/>
    <w:rsid w:val="001A4765"/>
    <w:rsid w:val="001A5CC2"/>
    <w:rsid w:val="001A6E51"/>
    <w:rsid w:val="001B18A1"/>
    <w:rsid w:val="001B201D"/>
    <w:rsid w:val="001B2A85"/>
    <w:rsid w:val="001B31D2"/>
    <w:rsid w:val="001B342B"/>
    <w:rsid w:val="001B5658"/>
    <w:rsid w:val="001B5848"/>
    <w:rsid w:val="001B6299"/>
    <w:rsid w:val="001B62A8"/>
    <w:rsid w:val="001B6D2E"/>
    <w:rsid w:val="001B7E6C"/>
    <w:rsid w:val="001C0797"/>
    <w:rsid w:val="001C0A5F"/>
    <w:rsid w:val="001C3C23"/>
    <w:rsid w:val="001C4C15"/>
    <w:rsid w:val="001C5480"/>
    <w:rsid w:val="001C5E91"/>
    <w:rsid w:val="001C6373"/>
    <w:rsid w:val="001C6BD1"/>
    <w:rsid w:val="001C6D3E"/>
    <w:rsid w:val="001C77F1"/>
    <w:rsid w:val="001C7CD7"/>
    <w:rsid w:val="001D03F7"/>
    <w:rsid w:val="001D0789"/>
    <w:rsid w:val="001D0EF0"/>
    <w:rsid w:val="001D29FA"/>
    <w:rsid w:val="001D319F"/>
    <w:rsid w:val="001D31F3"/>
    <w:rsid w:val="001D40E2"/>
    <w:rsid w:val="001D442E"/>
    <w:rsid w:val="001D5446"/>
    <w:rsid w:val="001D5FAF"/>
    <w:rsid w:val="001D6499"/>
    <w:rsid w:val="001D6E87"/>
    <w:rsid w:val="001D7371"/>
    <w:rsid w:val="001E026C"/>
    <w:rsid w:val="001E197E"/>
    <w:rsid w:val="001E31B0"/>
    <w:rsid w:val="001E3213"/>
    <w:rsid w:val="001E4F33"/>
    <w:rsid w:val="001E546E"/>
    <w:rsid w:val="001E5A6C"/>
    <w:rsid w:val="001E5E85"/>
    <w:rsid w:val="001E5EB9"/>
    <w:rsid w:val="001E6C6F"/>
    <w:rsid w:val="001E73FB"/>
    <w:rsid w:val="001F139E"/>
    <w:rsid w:val="001F1827"/>
    <w:rsid w:val="001F1B54"/>
    <w:rsid w:val="001F274B"/>
    <w:rsid w:val="001F2F69"/>
    <w:rsid w:val="001F302B"/>
    <w:rsid w:val="001F3D72"/>
    <w:rsid w:val="001F43AC"/>
    <w:rsid w:val="001F4C21"/>
    <w:rsid w:val="001F4E34"/>
    <w:rsid w:val="001F52B4"/>
    <w:rsid w:val="001F5B5B"/>
    <w:rsid w:val="001F6E9E"/>
    <w:rsid w:val="001F7F7F"/>
    <w:rsid w:val="002006E9"/>
    <w:rsid w:val="00201021"/>
    <w:rsid w:val="002022FB"/>
    <w:rsid w:val="002033CD"/>
    <w:rsid w:val="00203BC1"/>
    <w:rsid w:val="0020420B"/>
    <w:rsid w:val="0020440F"/>
    <w:rsid w:val="002048AB"/>
    <w:rsid w:val="00204BD6"/>
    <w:rsid w:val="00204EF9"/>
    <w:rsid w:val="002051D4"/>
    <w:rsid w:val="0020568D"/>
    <w:rsid w:val="00206FC9"/>
    <w:rsid w:val="00207188"/>
    <w:rsid w:val="0020742A"/>
    <w:rsid w:val="002106B9"/>
    <w:rsid w:val="002108C6"/>
    <w:rsid w:val="00210F89"/>
    <w:rsid w:val="00212022"/>
    <w:rsid w:val="002139DE"/>
    <w:rsid w:val="00213CD9"/>
    <w:rsid w:val="00214CB1"/>
    <w:rsid w:val="002156AD"/>
    <w:rsid w:val="00216E9E"/>
    <w:rsid w:val="00216F81"/>
    <w:rsid w:val="0021760D"/>
    <w:rsid w:val="002177C1"/>
    <w:rsid w:val="00220704"/>
    <w:rsid w:val="00220F59"/>
    <w:rsid w:val="00220FA2"/>
    <w:rsid w:val="00222220"/>
    <w:rsid w:val="002226FB"/>
    <w:rsid w:val="0022364F"/>
    <w:rsid w:val="002250A1"/>
    <w:rsid w:val="00226447"/>
    <w:rsid w:val="00230071"/>
    <w:rsid w:val="00230307"/>
    <w:rsid w:val="00230D6D"/>
    <w:rsid w:val="0023365F"/>
    <w:rsid w:val="00233C2B"/>
    <w:rsid w:val="00233C50"/>
    <w:rsid w:val="002343B7"/>
    <w:rsid w:val="00234A09"/>
    <w:rsid w:val="00234D99"/>
    <w:rsid w:val="00235985"/>
    <w:rsid w:val="00235A2E"/>
    <w:rsid w:val="00235B05"/>
    <w:rsid w:val="00235C4D"/>
    <w:rsid w:val="0023619C"/>
    <w:rsid w:val="0023692A"/>
    <w:rsid w:val="00236A33"/>
    <w:rsid w:val="00237A8D"/>
    <w:rsid w:val="00237CDF"/>
    <w:rsid w:val="00240B3A"/>
    <w:rsid w:val="00240C03"/>
    <w:rsid w:val="00241747"/>
    <w:rsid w:val="00241782"/>
    <w:rsid w:val="00241933"/>
    <w:rsid w:val="0024198F"/>
    <w:rsid w:val="002419CF"/>
    <w:rsid w:val="00241E07"/>
    <w:rsid w:val="00243026"/>
    <w:rsid w:val="0025050B"/>
    <w:rsid w:val="0025130D"/>
    <w:rsid w:val="00252B39"/>
    <w:rsid w:val="002531C4"/>
    <w:rsid w:val="002536D7"/>
    <w:rsid w:val="002539A4"/>
    <w:rsid w:val="00253E50"/>
    <w:rsid w:val="00254415"/>
    <w:rsid w:val="002558E5"/>
    <w:rsid w:val="00255B4C"/>
    <w:rsid w:val="00255BCB"/>
    <w:rsid w:val="00256AA6"/>
    <w:rsid w:val="00256EC3"/>
    <w:rsid w:val="00257B71"/>
    <w:rsid w:val="002601EE"/>
    <w:rsid w:val="00260289"/>
    <w:rsid w:val="002608D9"/>
    <w:rsid w:val="00262392"/>
    <w:rsid w:val="00262F52"/>
    <w:rsid w:val="00263597"/>
    <w:rsid w:val="00263809"/>
    <w:rsid w:val="00263C47"/>
    <w:rsid w:val="0026440F"/>
    <w:rsid w:val="002657EB"/>
    <w:rsid w:val="00265C49"/>
    <w:rsid w:val="0026643B"/>
    <w:rsid w:val="00267163"/>
    <w:rsid w:val="0026785F"/>
    <w:rsid w:val="0027092E"/>
    <w:rsid w:val="00271ADE"/>
    <w:rsid w:val="00271C50"/>
    <w:rsid w:val="00272A28"/>
    <w:rsid w:val="00272C00"/>
    <w:rsid w:val="00273133"/>
    <w:rsid w:val="00273E43"/>
    <w:rsid w:val="0027432C"/>
    <w:rsid w:val="0027520D"/>
    <w:rsid w:val="0027563A"/>
    <w:rsid w:val="002756A7"/>
    <w:rsid w:val="00276ECE"/>
    <w:rsid w:val="0027763A"/>
    <w:rsid w:val="00277B6A"/>
    <w:rsid w:val="00280231"/>
    <w:rsid w:val="00280337"/>
    <w:rsid w:val="002808CE"/>
    <w:rsid w:val="0028182E"/>
    <w:rsid w:val="00281CB3"/>
    <w:rsid w:val="00282263"/>
    <w:rsid w:val="0028226F"/>
    <w:rsid w:val="002843AF"/>
    <w:rsid w:val="002849B9"/>
    <w:rsid w:val="00285A52"/>
    <w:rsid w:val="0028629F"/>
    <w:rsid w:val="00286524"/>
    <w:rsid w:val="00287590"/>
    <w:rsid w:val="00287922"/>
    <w:rsid w:val="002900E2"/>
    <w:rsid w:val="002911B2"/>
    <w:rsid w:val="00291AA2"/>
    <w:rsid w:val="00291D84"/>
    <w:rsid w:val="00292447"/>
    <w:rsid w:val="00293744"/>
    <w:rsid w:val="00293DD6"/>
    <w:rsid w:val="002949B9"/>
    <w:rsid w:val="00294B90"/>
    <w:rsid w:val="00294D77"/>
    <w:rsid w:val="00294FFD"/>
    <w:rsid w:val="00296AB5"/>
    <w:rsid w:val="002A0340"/>
    <w:rsid w:val="002A0579"/>
    <w:rsid w:val="002A414C"/>
    <w:rsid w:val="002A479F"/>
    <w:rsid w:val="002A4BB8"/>
    <w:rsid w:val="002A5DDC"/>
    <w:rsid w:val="002A625E"/>
    <w:rsid w:val="002A6716"/>
    <w:rsid w:val="002A6BBD"/>
    <w:rsid w:val="002A79C5"/>
    <w:rsid w:val="002A7D43"/>
    <w:rsid w:val="002B01CC"/>
    <w:rsid w:val="002B1363"/>
    <w:rsid w:val="002B22E3"/>
    <w:rsid w:val="002B2BFA"/>
    <w:rsid w:val="002B45B6"/>
    <w:rsid w:val="002B47A8"/>
    <w:rsid w:val="002B4A72"/>
    <w:rsid w:val="002B6145"/>
    <w:rsid w:val="002B62F1"/>
    <w:rsid w:val="002B63E0"/>
    <w:rsid w:val="002B663A"/>
    <w:rsid w:val="002B674D"/>
    <w:rsid w:val="002B7141"/>
    <w:rsid w:val="002B7B0B"/>
    <w:rsid w:val="002B7F73"/>
    <w:rsid w:val="002C04AC"/>
    <w:rsid w:val="002C0597"/>
    <w:rsid w:val="002C17C9"/>
    <w:rsid w:val="002C18CD"/>
    <w:rsid w:val="002C1AEB"/>
    <w:rsid w:val="002C2052"/>
    <w:rsid w:val="002C30C3"/>
    <w:rsid w:val="002C35FC"/>
    <w:rsid w:val="002C3C81"/>
    <w:rsid w:val="002C3CE5"/>
    <w:rsid w:val="002C5A83"/>
    <w:rsid w:val="002C5DAA"/>
    <w:rsid w:val="002D1FDB"/>
    <w:rsid w:val="002D20DE"/>
    <w:rsid w:val="002D2342"/>
    <w:rsid w:val="002D3684"/>
    <w:rsid w:val="002D36DF"/>
    <w:rsid w:val="002D5224"/>
    <w:rsid w:val="002D5C8F"/>
    <w:rsid w:val="002D663C"/>
    <w:rsid w:val="002D7BB9"/>
    <w:rsid w:val="002E08E2"/>
    <w:rsid w:val="002E09AF"/>
    <w:rsid w:val="002E0DE7"/>
    <w:rsid w:val="002E1279"/>
    <w:rsid w:val="002E1A29"/>
    <w:rsid w:val="002E37ED"/>
    <w:rsid w:val="002E3C75"/>
    <w:rsid w:val="002E4DAD"/>
    <w:rsid w:val="002E4EE1"/>
    <w:rsid w:val="002E5173"/>
    <w:rsid w:val="002E52BB"/>
    <w:rsid w:val="002E52BF"/>
    <w:rsid w:val="002E5A8D"/>
    <w:rsid w:val="002E5AD7"/>
    <w:rsid w:val="002E5E32"/>
    <w:rsid w:val="002E618D"/>
    <w:rsid w:val="002E64F0"/>
    <w:rsid w:val="002E67D3"/>
    <w:rsid w:val="002E69A8"/>
    <w:rsid w:val="002E76AE"/>
    <w:rsid w:val="002E7F65"/>
    <w:rsid w:val="002F0385"/>
    <w:rsid w:val="002F13A9"/>
    <w:rsid w:val="002F1BD5"/>
    <w:rsid w:val="002F20BF"/>
    <w:rsid w:val="002F2359"/>
    <w:rsid w:val="002F247F"/>
    <w:rsid w:val="002F367D"/>
    <w:rsid w:val="002F3E4B"/>
    <w:rsid w:val="002F4172"/>
    <w:rsid w:val="002F41AA"/>
    <w:rsid w:val="002F45A7"/>
    <w:rsid w:val="002F4A2D"/>
    <w:rsid w:val="002F6074"/>
    <w:rsid w:val="002F67BB"/>
    <w:rsid w:val="002F69E9"/>
    <w:rsid w:val="002F7802"/>
    <w:rsid w:val="003000EE"/>
    <w:rsid w:val="00300128"/>
    <w:rsid w:val="0030099E"/>
    <w:rsid w:val="00300DB1"/>
    <w:rsid w:val="00301D7B"/>
    <w:rsid w:val="00301EFC"/>
    <w:rsid w:val="00301F34"/>
    <w:rsid w:val="0030215F"/>
    <w:rsid w:val="00302962"/>
    <w:rsid w:val="003034BF"/>
    <w:rsid w:val="00304676"/>
    <w:rsid w:val="0030477C"/>
    <w:rsid w:val="00304D2E"/>
    <w:rsid w:val="00304E8A"/>
    <w:rsid w:val="0030597C"/>
    <w:rsid w:val="00305AD5"/>
    <w:rsid w:val="00305AE1"/>
    <w:rsid w:val="00305B28"/>
    <w:rsid w:val="003065B3"/>
    <w:rsid w:val="0030667B"/>
    <w:rsid w:val="0030676E"/>
    <w:rsid w:val="00311151"/>
    <w:rsid w:val="00312020"/>
    <w:rsid w:val="003129A5"/>
    <w:rsid w:val="003129CE"/>
    <w:rsid w:val="00312FBA"/>
    <w:rsid w:val="00313554"/>
    <w:rsid w:val="00313CDF"/>
    <w:rsid w:val="003151D9"/>
    <w:rsid w:val="00317F9C"/>
    <w:rsid w:val="00320E6F"/>
    <w:rsid w:val="00322107"/>
    <w:rsid w:val="00323259"/>
    <w:rsid w:val="00323328"/>
    <w:rsid w:val="0032368D"/>
    <w:rsid w:val="00323A1E"/>
    <w:rsid w:val="00323BA5"/>
    <w:rsid w:val="00324871"/>
    <w:rsid w:val="0032497B"/>
    <w:rsid w:val="00324C06"/>
    <w:rsid w:val="00324C21"/>
    <w:rsid w:val="00324D69"/>
    <w:rsid w:val="003251AA"/>
    <w:rsid w:val="00325533"/>
    <w:rsid w:val="00325BEE"/>
    <w:rsid w:val="0033002E"/>
    <w:rsid w:val="00330217"/>
    <w:rsid w:val="00330474"/>
    <w:rsid w:val="00331A83"/>
    <w:rsid w:val="00332688"/>
    <w:rsid w:val="0033339F"/>
    <w:rsid w:val="00333A94"/>
    <w:rsid w:val="00334C5E"/>
    <w:rsid w:val="00335A79"/>
    <w:rsid w:val="00336EF9"/>
    <w:rsid w:val="00336F9B"/>
    <w:rsid w:val="00340DC4"/>
    <w:rsid w:val="00340ECB"/>
    <w:rsid w:val="00341697"/>
    <w:rsid w:val="003418B2"/>
    <w:rsid w:val="00342024"/>
    <w:rsid w:val="00342479"/>
    <w:rsid w:val="0034306B"/>
    <w:rsid w:val="003433D5"/>
    <w:rsid w:val="00343C79"/>
    <w:rsid w:val="0034454F"/>
    <w:rsid w:val="00344883"/>
    <w:rsid w:val="003448E7"/>
    <w:rsid w:val="00344AB3"/>
    <w:rsid w:val="00344F3C"/>
    <w:rsid w:val="00345335"/>
    <w:rsid w:val="0034535A"/>
    <w:rsid w:val="00345CA6"/>
    <w:rsid w:val="003477B9"/>
    <w:rsid w:val="003477E0"/>
    <w:rsid w:val="00350317"/>
    <w:rsid w:val="003513BB"/>
    <w:rsid w:val="00351B30"/>
    <w:rsid w:val="00353178"/>
    <w:rsid w:val="0035400B"/>
    <w:rsid w:val="003549A2"/>
    <w:rsid w:val="0035602E"/>
    <w:rsid w:val="00356468"/>
    <w:rsid w:val="003567F0"/>
    <w:rsid w:val="00357558"/>
    <w:rsid w:val="00357C07"/>
    <w:rsid w:val="00360280"/>
    <w:rsid w:val="00361706"/>
    <w:rsid w:val="003620ED"/>
    <w:rsid w:val="00362479"/>
    <w:rsid w:val="00362A60"/>
    <w:rsid w:val="00362B73"/>
    <w:rsid w:val="00363879"/>
    <w:rsid w:val="00363A9E"/>
    <w:rsid w:val="00364435"/>
    <w:rsid w:val="003648CD"/>
    <w:rsid w:val="003656EB"/>
    <w:rsid w:val="003671F5"/>
    <w:rsid w:val="003675B0"/>
    <w:rsid w:val="003700D8"/>
    <w:rsid w:val="00371368"/>
    <w:rsid w:val="00371D0E"/>
    <w:rsid w:val="00372193"/>
    <w:rsid w:val="00373892"/>
    <w:rsid w:val="00373B00"/>
    <w:rsid w:val="0037447E"/>
    <w:rsid w:val="00375B17"/>
    <w:rsid w:val="00376283"/>
    <w:rsid w:val="003763A8"/>
    <w:rsid w:val="0037650A"/>
    <w:rsid w:val="0037675B"/>
    <w:rsid w:val="00377723"/>
    <w:rsid w:val="00381B60"/>
    <w:rsid w:val="00381F80"/>
    <w:rsid w:val="00382C53"/>
    <w:rsid w:val="0038492A"/>
    <w:rsid w:val="0038503E"/>
    <w:rsid w:val="00390145"/>
    <w:rsid w:val="003903A1"/>
    <w:rsid w:val="0039061D"/>
    <w:rsid w:val="00390756"/>
    <w:rsid w:val="00391450"/>
    <w:rsid w:val="003915BF"/>
    <w:rsid w:val="00391E38"/>
    <w:rsid w:val="00392156"/>
    <w:rsid w:val="003921E7"/>
    <w:rsid w:val="00392415"/>
    <w:rsid w:val="00392A42"/>
    <w:rsid w:val="00393489"/>
    <w:rsid w:val="0039387A"/>
    <w:rsid w:val="00393B51"/>
    <w:rsid w:val="00393C1D"/>
    <w:rsid w:val="003942B4"/>
    <w:rsid w:val="00394AFE"/>
    <w:rsid w:val="003950FA"/>
    <w:rsid w:val="0039547E"/>
    <w:rsid w:val="0039580D"/>
    <w:rsid w:val="00395AC9"/>
    <w:rsid w:val="003964E7"/>
    <w:rsid w:val="00396C71"/>
    <w:rsid w:val="003A0193"/>
    <w:rsid w:val="003A02D3"/>
    <w:rsid w:val="003A0A43"/>
    <w:rsid w:val="003A1C23"/>
    <w:rsid w:val="003A1E4B"/>
    <w:rsid w:val="003A24DB"/>
    <w:rsid w:val="003A3145"/>
    <w:rsid w:val="003A35F0"/>
    <w:rsid w:val="003A4171"/>
    <w:rsid w:val="003A4AF8"/>
    <w:rsid w:val="003A4DF6"/>
    <w:rsid w:val="003A4EBC"/>
    <w:rsid w:val="003A4F1A"/>
    <w:rsid w:val="003A5468"/>
    <w:rsid w:val="003A5741"/>
    <w:rsid w:val="003A594E"/>
    <w:rsid w:val="003A5CE5"/>
    <w:rsid w:val="003A69D2"/>
    <w:rsid w:val="003A6CCC"/>
    <w:rsid w:val="003A707E"/>
    <w:rsid w:val="003A79C6"/>
    <w:rsid w:val="003B0728"/>
    <w:rsid w:val="003B07D6"/>
    <w:rsid w:val="003B0A16"/>
    <w:rsid w:val="003B19BC"/>
    <w:rsid w:val="003B21C7"/>
    <w:rsid w:val="003B2861"/>
    <w:rsid w:val="003B2E65"/>
    <w:rsid w:val="003B2F22"/>
    <w:rsid w:val="003B41B0"/>
    <w:rsid w:val="003B4676"/>
    <w:rsid w:val="003B4F48"/>
    <w:rsid w:val="003B5253"/>
    <w:rsid w:val="003B54FC"/>
    <w:rsid w:val="003B55C8"/>
    <w:rsid w:val="003B5AD7"/>
    <w:rsid w:val="003B6225"/>
    <w:rsid w:val="003B65FE"/>
    <w:rsid w:val="003B6A23"/>
    <w:rsid w:val="003B7D85"/>
    <w:rsid w:val="003C1682"/>
    <w:rsid w:val="003C1AD6"/>
    <w:rsid w:val="003C3934"/>
    <w:rsid w:val="003C3CC2"/>
    <w:rsid w:val="003C412A"/>
    <w:rsid w:val="003C46CB"/>
    <w:rsid w:val="003C543E"/>
    <w:rsid w:val="003C5F54"/>
    <w:rsid w:val="003C5F72"/>
    <w:rsid w:val="003C63B5"/>
    <w:rsid w:val="003C6E42"/>
    <w:rsid w:val="003C7025"/>
    <w:rsid w:val="003C7531"/>
    <w:rsid w:val="003C7768"/>
    <w:rsid w:val="003C7F85"/>
    <w:rsid w:val="003D0A2D"/>
    <w:rsid w:val="003D0D6C"/>
    <w:rsid w:val="003D0F1D"/>
    <w:rsid w:val="003D1F29"/>
    <w:rsid w:val="003D295D"/>
    <w:rsid w:val="003D2D72"/>
    <w:rsid w:val="003D345B"/>
    <w:rsid w:val="003D3B22"/>
    <w:rsid w:val="003D3CBC"/>
    <w:rsid w:val="003D406C"/>
    <w:rsid w:val="003D47D3"/>
    <w:rsid w:val="003D4FEA"/>
    <w:rsid w:val="003D643D"/>
    <w:rsid w:val="003D7026"/>
    <w:rsid w:val="003D7305"/>
    <w:rsid w:val="003E02D3"/>
    <w:rsid w:val="003E2C09"/>
    <w:rsid w:val="003E384F"/>
    <w:rsid w:val="003E3852"/>
    <w:rsid w:val="003E38FA"/>
    <w:rsid w:val="003E3D70"/>
    <w:rsid w:val="003E3E75"/>
    <w:rsid w:val="003E4C87"/>
    <w:rsid w:val="003E5424"/>
    <w:rsid w:val="003E58F7"/>
    <w:rsid w:val="003E5CF0"/>
    <w:rsid w:val="003E62F2"/>
    <w:rsid w:val="003E64AC"/>
    <w:rsid w:val="003E68B3"/>
    <w:rsid w:val="003E6F8B"/>
    <w:rsid w:val="003E72BD"/>
    <w:rsid w:val="003E7AE4"/>
    <w:rsid w:val="003F0388"/>
    <w:rsid w:val="003F12A2"/>
    <w:rsid w:val="003F1FA0"/>
    <w:rsid w:val="003F293E"/>
    <w:rsid w:val="003F2B1C"/>
    <w:rsid w:val="003F3A60"/>
    <w:rsid w:val="003F3F4C"/>
    <w:rsid w:val="003F3F55"/>
    <w:rsid w:val="003F44EF"/>
    <w:rsid w:val="003F4E48"/>
    <w:rsid w:val="003F6415"/>
    <w:rsid w:val="003F6E00"/>
    <w:rsid w:val="003F739D"/>
    <w:rsid w:val="004005FD"/>
    <w:rsid w:val="00400A98"/>
    <w:rsid w:val="00400B30"/>
    <w:rsid w:val="00401AD9"/>
    <w:rsid w:val="00401C3B"/>
    <w:rsid w:val="00402863"/>
    <w:rsid w:val="00402ADC"/>
    <w:rsid w:val="00403C89"/>
    <w:rsid w:val="00405200"/>
    <w:rsid w:val="00406098"/>
    <w:rsid w:val="0040684C"/>
    <w:rsid w:val="00406869"/>
    <w:rsid w:val="00406A14"/>
    <w:rsid w:val="00406C14"/>
    <w:rsid w:val="00406DA9"/>
    <w:rsid w:val="00407004"/>
    <w:rsid w:val="004072B3"/>
    <w:rsid w:val="004078DF"/>
    <w:rsid w:val="00407C46"/>
    <w:rsid w:val="00410686"/>
    <w:rsid w:val="00411D3D"/>
    <w:rsid w:val="00411E1F"/>
    <w:rsid w:val="00412AB6"/>
    <w:rsid w:val="00413649"/>
    <w:rsid w:val="004137DF"/>
    <w:rsid w:val="00413EB1"/>
    <w:rsid w:val="00414B12"/>
    <w:rsid w:val="00416277"/>
    <w:rsid w:val="004162C2"/>
    <w:rsid w:val="0041646E"/>
    <w:rsid w:val="004166B3"/>
    <w:rsid w:val="004168AE"/>
    <w:rsid w:val="0041697C"/>
    <w:rsid w:val="004171FC"/>
    <w:rsid w:val="00417E5F"/>
    <w:rsid w:val="0042098C"/>
    <w:rsid w:val="004209A7"/>
    <w:rsid w:val="004220AF"/>
    <w:rsid w:val="00423957"/>
    <w:rsid w:val="00423C9D"/>
    <w:rsid w:val="00424D19"/>
    <w:rsid w:val="004258B6"/>
    <w:rsid w:val="004259BB"/>
    <w:rsid w:val="00427EB0"/>
    <w:rsid w:val="00430034"/>
    <w:rsid w:val="00430D5D"/>
    <w:rsid w:val="00431AA3"/>
    <w:rsid w:val="00433E31"/>
    <w:rsid w:val="00434CBC"/>
    <w:rsid w:val="00434F10"/>
    <w:rsid w:val="004352D6"/>
    <w:rsid w:val="00435934"/>
    <w:rsid w:val="00435E36"/>
    <w:rsid w:val="00437087"/>
    <w:rsid w:val="004403D1"/>
    <w:rsid w:val="00441037"/>
    <w:rsid w:val="00442369"/>
    <w:rsid w:val="004429A1"/>
    <w:rsid w:val="00442CB0"/>
    <w:rsid w:val="00442F4B"/>
    <w:rsid w:val="00442F9F"/>
    <w:rsid w:val="00442FDF"/>
    <w:rsid w:val="004446F7"/>
    <w:rsid w:val="00445312"/>
    <w:rsid w:val="004456AA"/>
    <w:rsid w:val="00445881"/>
    <w:rsid w:val="00445C2B"/>
    <w:rsid w:val="00445F09"/>
    <w:rsid w:val="004466D4"/>
    <w:rsid w:val="0044732E"/>
    <w:rsid w:val="00447435"/>
    <w:rsid w:val="0044798F"/>
    <w:rsid w:val="004479DA"/>
    <w:rsid w:val="0045030B"/>
    <w:rsid w:val="00450559"/>
    <w:rsid w:val="004506BE"/>
    <w:rsid w:val="0045136B"/>
    <w:rsid w:val="0045150C"/>
    <w:rsid w:val="00451E7E"/>
    <w:rsid w:val="00452144"/>
    <w:rsid w:val="00452469"/>
    <w:rsid w:val="00455075"/>
    <w:rsid w:val="00455C08"/>
    <w:rsid w:val="00455D8D"/>
    <w:rsid w:val="00455EE1"/>
    <w:rsid w:val="004572D6"/>
    <w:rsid w:val="00457927"/>
    <w:rsid w:val="00460BCB"/>
    <w:rsid w:val="0046101E"/>
    <w:rsid w:val="00461118"/>
    <w:rsid w:val="004631A8"/>
    <w:rsid w:val="00463ED0"/>
    <w:rsid w:val="00464111"/>
    <w:rsid w:val="004642E4"/>
    <w:rsid w:val="00465FC5"/>
    <w:rsid w:val="0046634A"/>
    <w:rsid w:val="00466F4E"/>
    <w:rsid w:val="004674FA"/>
    <w:rsid w:val="004677A3"/>
    <w:rsid w:val="00467DF7"/>
    <w:rsid w:val="00470263"/>
    <w:rsid w:val="00471234"/>
    <w:rsid w:val="004716C2"/>
    <w:rsid w:val="00471780"/>
    <w:rsid w:val="00472B96"/>
    <w:rsid w:val="00472DF8"/>
    <w:rsid w:val="00472ECF"/>
    <w:rsid w:val="00474120"/>
    <w:rsid w:val="004757B0"/>
    <w:rsid w:val="00475808"/>
    <w:rsid w:val="00477850"/>
    <w:rsid w:val="00477A2D"/>
    <w:rsid w:val="0048034E"/>
    <w:rsid w:val="0048091F"/>
    <w:rsid w:val="004813AF"/>
    <w:rsid w:val="00481804"/>
    <w:rsid w:val="00481983"/>
    <w:rsid w:val="0048226B"/>
    <w:rsid w:val="00482542"/>
    <w:rsid w:val="0048272A"/>
    <w:rsid w:val="00482807"/>
    <w:rsid w:val="00483A16"/>
    <w:rsid w:val="00483B45"/>
    <w:rsid w:val="00484C43"/>
    <w:rsid w:val="00484CAB"/>
    <w:rsid w:val="00484EDD"/>
    <w:rsid w:val="0048611B"/>
    <w:rsid w:val="00486F54"/>
    <w:rsid w:val="00487401"/>
    <w:rsid w:val="00487910"/>
    <w:rsid w:val="004901B9"/>
    <w:rsid w:val="004902A6"/>
    <w:rsid w:val="00490593"/>
    <w:rsid w:val="00490A70"/>
    <w:rsid w:val="00491B50"/>
    <w:rsid w:val="00491E5A"/>
    <w:rsid w:val="00492071"/>
    <w:rsid w:val="004920DB"/>
    <w:rsid w:val="0049315A"/>
    <w:rsid w:val="00493762"/>
    <w:rsid w:val="00495BC0"/>
    <w:rsid w:val="00496583"/>
    <w:rsid w:val="00496F41"/>
    <w:rsid w:val="004972DF"/>
    <w:rsid w:val="004A0012"/>
    <w:rsid w:val="004A14A6"/>
    <w:rsid w:val="004A24F8"/>
    <w:rsid w:val="004A5F57"/>
    <w:rsid w:val="004A6C10"/>
    <w:rsid w:val="004A6D7D"/>
    <w:rsid w:val="004A7C4A"/>
    <w:rsid w:val="004B001C"/>
    <w:rsid w:val="004B031B"/>
    <w:rsid w:val="004B13AE"/>
    <w:rsid w:val="004B145C"/>
    <w:rsid w:val="004B15B9"/>
    <w:rsid w:val="004B2344"/>
    <w:rsid w:val="004B32E4"/>
    <w:rsid w:val="004B4333"/>
    <w:rsid w:val="004B4387"/>
    <w:rsid w:val="004B44E6"/>
    <w:rsid w:val="004B46EF"/>
    <w:rsid w:val="004B4AAA"/>
    <w:rsid w:val="004B6449"/>
    <w:rsid w:val="004B6980"/>
    <w:rsid w:val="004B701E"/>
    <w:rsid w:val="004C071C"/>
    <w:rsid w:val="004C0B89"/>
    <w:rsid w:val="004C1166"/>
    <w:rsid w:val="004C11CF"/>
    <w:rsid w:val="004C13B8"/>
    <w:rsid w:val="004C1C20"/>
    <w:rsid w:val="004C25FC"/>
    <w:rsid w:val="004C28A0"/>
    <w:rsid w:val="004C2EE8"/>
    <w:rsid w:val="004C2F26"/>
    <w:rsid w:val="004C3091"/>
    <w:rsid w:val="004C46D9"/>
    <w:rsid w:val="004C4811"/>
    <w:rsid w:val="004C48E5"/>
    <w:rsid w:val="004C4F88"/>
    <w:rsid w:val="004C5370"/>
    <w:rsid w:val="004C5D22"/>
    <w:rsid w:val="004C67C4"/>
    <w:rsid w:val="004C6B34"/>
    <w:rsid w:val="004C6EEA"/>
    <w:rsid w:val="004C7185"/>
    <w:rsid w:val="004C7DE6"/>
    <w:rsid w:val="004D004F"/>
    <w:rsid w:val="004D09A5"/>
    <w:rsid w:val="004D0D3E"/>
    <w:rsid w:val="004D11D2"/>
    <w:rsid w:val="004D1CB5"/>
    <w:rsid w:val="004D1F1A"/>
    <w:rsid w:val="004D251B"/>
    <w:rsid w:val="004D2F6E"/>
    <w:rsid w:val="004D3A13"/>
    <w:rsid w:val="004D3C33"/>
    <w:rsid w:val="004D3EC3"/>
    <w:rsid w:val="004D3F2E"/>
    <w:rsid w:val="004D4908"/>
    <w:rsid w:val="004D582B"/>
    <w:rsid w:val="004D6622"/>
    <w:rsid w:val="004D6E89"/>
    <w:rsid w:val="004D6F02"/>
    <w:rsid w:val="004D700C"/>
    <w:rsid w:val="004D7AD8"/>
    <w:rsid w:val="004E0817"/>
    <w:rsid w:val="004E1176"/>
    <w:rsid w:val="004E1B19"/>
    <w:rsid w:val="004E1D79"/>
    <w:rsid w:val="004E331F"/>
    <w:rsid w:val="004E33D0"/>
    <w:rsid w:val="004E4254"/>
    <w:rsid w:val="004E5495"/>
    <w:rsid w:val="004E59F1"/>
    <w:rsid w:val="004E62AE"/>
    <w:rsid w:val="004E62E0"/>
    <w:rsid w:val="004E638A"/>
    <w:rsid w:val="004E63BD"/>
    <w:rsid w:val="004E654B"/>
    <w:rsid w:val="004E6E38"/>
    <w:rsid w:val="004E7C3D"/>
    <w:rsid w:val="004F0045"/>
    <w:rsid w:val="004F056E"/>
    <w:rsid w:val="004F2067"/>
    <w:rsid w:val="004F2D94"/>
    <w:rsid w:val="004F3101"/>
    <w:rsid w:val="004F348F"/>
    <w:rsid w:val="004F4506"/>
    <w:rsid w:val="004F45E0"/>
    <w:rsid w:val="004F5BC0"/>
    <w:rsid w:val="004F5F0D"/>
    <w:rsid w:val="004F63CB"/>
    <w:rsid w:val="004F6679"/>
    <w:rsid w:val="004F7279"/>
    <w:rsid w:val="004F745D"/>
    <w:rsid w:val="004F75C6"/>
    <w:rsid w:val="004F797D"/>
    <w:rsid w:val="004F7FB0"/>
    <w:rsid w:val="00500671"/>
    <w:rsid w:val="0050181A"/>
    <w:rsid w:val="0050315D"/>
    <w:rsid w:val="00504635"/>
    <w:rsid w:val="0050487D"/>
    <w:rsid w:val="00505505"/>
    <w:rsid w:val="0050597D"/>
    <w:rsid w:val="00505A1E"/>
    <w:rsid w:val="00505F65"/>
    <w:rsid w:val="005064D0"/>
    <w:rsid w:val="005067C8"/>
    <w:rsid w:val="0050703C"/>
    <w:rsid w:val="005077B1"/>
    <w:rsid w:val="005079E7"/>
    <w:rsid w:val="005100A7"/>
    <w:rsid w:val="0051046C"/>
    <w:rsid w:val="00511267"/>
    <w:rsid w:val="005119F4"/>
    <w:rsid w:val="00511DA1"/>
    <w:rsid w:val="005120F8"/>
    <w:rsid w:val="00512E08"/>
    <w:rsid w:val="00513857"/>
    <w:rsid w:val="00513B6A"/>
    <w:rsid w:val="00513BB3"/>
    <w:rsid w:val="00516C00"/>
    <w:rsid w:val="00517040"/>
    <w:rsid w:val="00517212"/>
    <w:rsid w:val="005172E6"/>
    <w:rsid w:val="005208EB"/>
    <w:rsid w:val="00522988"/>
    <w:rsid w:val="0052302E"/>
    <w:rsid w:val="00524590"/>
    <w:rsid w:val="00525BF8"/>
    <w:rsid w:val="0052616C"/>
    <w:rsid w:val="00526B13"/>
    <w:rsid w:val="00530BEE"/>
    <w:rsid w:val="00532139"/>
    <w:rsid w:val="005336E5"/>
    <w:rsid w:val="0053474B"/>
    <w:rsid w:val="00534CDA"/>
    <w:rsid w:val="005355F7"/>
    <w:rsid w:val="00535A1A"/>
    <w:rsid w:val="005404CB"/>
    <w:rsid w:val="0054058C"/>
    <w:rsid w:val="00540EBA"/>
    <w:rsid w:val="00541975"/>
    <w:rsid w:val="005427D9"/>
    <w:rsid w:val="005429E4"/>
    <w:rsid w:val="00542CE6"/>
    <w:rsid w:val="005430F1"/>
    <w:rsid w:val="005432CD"/>
    <w:rsid w:val="005436E9"/>
    <w:rsid w:val="00543923"/>
    <w:rsid w:val="00543A05"/>
    <w:rsid w:val="00544442"/>
    <w:rsid w:val="005454EA"/>
    <w:rsid w:val="0054568D"/>
    <w:rsid w:val="00545D8C"/>
    <w:rsid w:val="00550C50"/>
    <w:rsid w:val="005512FC"/>
    <w:rsid w:val="00551443"/>
    <w:rsid w:val="005514BA"/>
    <w:rsid w:val="00552D18"/>
    <w:rsid w:val="00552D90"/>
    <w:rsid w:val="00553BD7"/>
    <w:rsid w:val="00554484"/>
    <w:rsid w:val="00555458"/>
    <w:rsid w:val="00555BCC"/>
    <w:rsid w:val="00556B66"/>
    <w:rsid w:val="005572B5"/>
    <w:rsid w:val="00557598"/>
    <w:rsid w:val="0056037C"/>
    <w:rsid w:val="00560847"/>
    <w:rsid w:val="005620B3"/>
    <w:rsid w:val="00562B89"/>
    <w:rsid w:val="00563026"/>
    <w:rsid w:val="00564597"/>
    <w:rsid w:val="00564B90"/>
    <w:rsid w:val="00566888"/>
    <w:rsid w:val="00566ACB"/>
    <w:rsid w:val="005677A3"/>
    <w:rsid w:val="00567AB2"/>
    <w:rsid w:val="005700A9"/>
    <w:rsid w:val="00570559"/>
    <w:rsid w:val="0057062C"/>
    <w:rsid w:val="0057201F"/>
    <w:rsid w:val="005731FC"/>
    <w:rsid w:val="00573311"/>
    <w:rsid w:val="005736DA"/>
    <w:rsid w:val="00574253"/>
    <w:rsid w:val="00574520"/>
    <w:rsid w:val="00575948"/>
    <w:rsid w:val="00576409"/>
    <w:rsid w:val="005764D5"/>
    <w:rsid w:val="00576F78"/>
    <w:rsid w:val="0057717D"/>
    <w:rsid w:val="0057746F"/>
    <w:rsid w:val="00577BCC"/>
    <w:rsid w:val="00580939"/>
    <w:rsid w:val="00581424"/>
    <w:rsid w:val="00581FCF"/>
    <w:rsid w:val="005823FD"/>
    <w:rsid w:val="00583647"/>
    <w:rsid w:val="0058427E"/>
    <w:rsid w:val="005843B2"/>
    <w:rsid w:val="00584C12"/>
    <w:rsid w:val="005850C2"/>
    <w:rsid w:val="00586110"/>
    <w:rsid w:val="00587261"/>
    <w:rsid w:val="00587CC7"/>
    <w:rsid w:val="00590674"/>
    <w:rsid w:val="00590DF9"/>
    <w:rsid w:val="005911D0"/>
    <w:rsid w:val="005921C5"/>
    <w:rsid w:val="00592415"/>
    <w:rsid w:val="00592538"/>
    <w:rsid w:val="005943C3"/>
    <w:rsid w:val="0059495A"/>
    <w:rsid w:val="00596758"/>
    <w:rsid w:val="00596D00"/>
    <w:rsid w:val="00596D72"/>
    <w:rsid w:val="00596EF4"/>
    <w:rsid w:val="005974ED"/>
    <w:rsid w:val="00597702"/>
    <w:rsid w:val="005A022E"/>
    <w:rsid w:val="005A07F6"/>
    <w:rsid w:val="005A1471"/>
    <w:rsid w:val="005A2742"/>
    <w:rsid w:val="005A278C"/>
    <w:rsid w:val="005A2941"/>
    <w:rsid w:val="005A3405"/>
    <w:rsid w:val="005A34CD"/>
    <w:rsid w:val="005A378C"/>
    <w:rsid w:val="005A37DF"/>
    <w:rsid w:val="005A3B5D"/>
    <w:rsid w:val="005A4938"/>
    <w:rsid w:val="005A4B88"/>
    <w:rsid w:val="005A5437"/>
    <w:rsid w:val="005A6C14"/>
    <w:rsid w:val="005A6E12"/>
    <w:rsid w:val="005A7558"/>
    <w:rsid w:val="005A7DFE"/>
    <w:rsid w:val="005A7EE7"/>
    <w:rsid w:val="005B0232"/>
    <w:rsid w:val="005B0B6F"/>
    <w:rsid w:val="005B0BCF"/>
    <w:rsid w:val="005B1D8B"/>
    <w:rsid w:val="005B27CD"/>
    <w:rsid w:val="005B2D39"/>
    <w:rsid w:val="005B2DD4"/>
    <w:rsid w:val="005B4523"/>
    <w:rsid w:val="005B463F"/>
    <w:rsid w:val="005B6AD5"/>
    <w:rsid w:val="005B7C37"/>
    <w:rsid w:val="005C03BA"/>
    <w:rsid w:val="005C0DBC"/>
    <w:rsid w:val="005C1207"/>
    <w:rsid w:val="005C2199"/>
    <w:rsid w:val="005C2628"/>
    <w:rsid w:val="005C2FC9"/>
    <w:rsid w:val="005C30C1"/>
    <w:rsid w:val="005C3585"/>
    <w:rsid w:val="005C41CF"/>
    <w:rsid w:val="005C4FAD"/>
    <w:rsid w:val="005C64F6"/>
    <w:rsid w:val="005C710D"/>
    <w:rsid w:val="005C7E4B"/>
    <w:rsid w:val="005D0AD4"/>
    <w:rsid w:val="005D0E13"/>
    <w:rsid w:val="005D0E16"/>
    <w:rsid w:val="005D1544"/>
    <w:rsid w:val="005D1D45"/>
    <w:rsid w:val="005D1DD2"/>
    <w:rsid w:val="005D2087"/>
    <w:rsid w:val="005D2A01"/>
    <w:rsid w:val="005D35E3"/>
    <w:rsid w:val="005D368C"/>
    <w:rsid w:val="005D3EE3"/>
    <w:rsid w:val="005D5625"/>
    <w:rsid w:val="005D57C1"/>
    <w:rsid w:val="005D5B0C"/>
    <w:rsid w:val="005D67D7"/>
    <w:rsid w:val="005D6967"/>
    <w:rsid w:val="005D6DE3"/>
    <w:rsid w:val="005D7112"/>
    <w:rsid w:val="005D735A"/>
    <w:rsid w:val="005E1304"/>
    <w:rsid w:val="005E1946"/>
    <w:rsid w:val="005E3250"/>
    <w:rsid w:val="005E35E8"/>
    <w:rsid w:val="005E3912"/>
    <w:rsid w:val="005E41E6"/>
    <w:rsid w:val="005E425B"/>
    <w:rsid w:val="005E4319"/>
    <w:rsid w:val="005E4337"/>
    <w:rsid w:val="005E507B"/>
    <w:rsid w:val="005E51A4"/>
    <w:rsid w:val="005E51C0"/>
    <w:rsid w:val="005E520C"/>
    <w:rsid w:val="005E68C1"/>
    <w:rsid w:val="005F003D"/>
    <w:rsid w:val="005F15C7"/>
    <w:rsid w:val="005F15D8"/>
    <w:rsid w:val="005F291C"/>
    <w:rsid w:val="005F379A"/>
    <w:rsid w:val="005F3949"/>
    <w:rsid w:val="005F3F5D"/>
    <w:rsid w:val="005F4ACB"/>
    <w:rsid w:val="005F4EB2"/>
    <w:rsid w:val="005F520E"/>
    <w:rsid w:val="005F54EA"/>
    <w:rsid w:val="005F7A88"/>
    <w:rsid w:val="00600255"/>
    <w:rsid w:val="006016F4"/>
    <w:rsid w:val="0060220C"/>
    <w:rsid w:val="00602717"/>
    <w:rsid w:val="006030A6"/>
    <w:rsid w:val="00603776"/>
    <w:rsid w:val="00604926"/>
    <w:rsid w:val="00604A21"/>
    <w:rsid w:val="00605754"/>
    <w:rsid w:val="00605DB8"/>
    <w:rsid w:val="0060644C"/>
    <w:rsid w:val="006065B3"/>
    <w:rsid w:val="00607296"/>
    <w:rsid w:val="00607427"/>
    <w:rsid w:val="006076B8"/>
    <w:rsid w:val="00610241"/>
    <w:rsid w:val="00611E6D"/>
    <w:rsid w:val="0061205E"/>
    <w:rsid w:val="00612239"/>
    <w:rsid w:val="00612692"/>
    <w:rsid w:val="0061326D"/>
    <w:rsid w:val="00614467"/>
    <w:rsid w:val="006178BB"/>
    <w:rsid w:val="00617D95"/>
    <w:rsid w:val="006208ED"/>
    <w:rsid w:val="00620A7E"/>
    <w:rsid w:val="006212FF"/>
    <w:rsid w:val="00622AD4"/>
    <w:rsid w:val="00622B45"/>
    <w:rsid w:val="00624E06"/>
    <w:rsid w:val="0062592A"/>
    <w:rsid w:val="00625BA1"/>
    <w:rsid w:val="006265FE"/>
    <w:rsid w:val="00627A30"/>
    <w:rsid w:val="00627A9D"/>
    <w:rsid w:val="006311EA"/>
    <w:rsid w:val="00631860"/>
    <w:rsid w:val="00632415"/>
    <w:rsid w:val="00632D49"/>
    <w:rsid w:val="00633040"/>
    <w:rsid w:val="006337EA"/>
    <w:rsid w:val="0063478C"/>
    <w:rsid w:val="00634E5F"/>
    <w:rsid w:val="0063680D"/>
    <w:rsid w:val="006371B7"/>
    <w:rsid w:val="006372A8"/>
    <w:rsid w:val="00637DC7"/>
    <w:rsid w:val="0064003B"/>
    <w:rsid w:val="0064070E"/>
    <w:rsid w:val="00641639"/>
    <w:rsid w:val="006418C1"/>
    <w:rsid w:val="00641D66"/>
    <w:rsid w:val="0064296E"/>
    <w:rsid w:val="00643530"/>
    <w:rsid w:val="006438EA"/>
    <w:rsid w:val="006440EA"/>
    <w:rsid w:val="0064426D"/>
    <w:rsid w:val="00644FA8"/>
    <w:rsid w:val="00645DDC"/>
    <w:rsid w:val="006466B5"/>
    <w:rsid w:val="006467A0"/>
    <w:rsid w:val="00647D9C"/>
    <w:rsid w:val="0065139B"/>
    <w:rsid w:val="00651F8D"/>
    <w:rsid w:val="0065227B"/>
    <w:rsid w:val="00653175"/>
    <w:rsid w:val="006534AA"/>
    <w:rsid w:val="006539DD"/>
    <w:rsid w:val="00653B68"/>
    <w:rsid w:val="00655EF7"/>
    <w:rsid w:val="00657344"/>
    <w:rsid w:val="006573E0"/>
    <w:rsid w:val="006578DB"/>
    <w:rsid w:val="00657CD3"/>
    <w:rsid w:val="006600AC"/>
    <w:rsid w:val="006638FD"/>
    <w:rsid w:val="006664FF"/>
    <w:rsid w:val="0066663E"/>
    <w:rsid w:val="00666F91"/>
    <w:rsid w:val="00667507"/>
    <w:rsid w:val="00667FD5"/>
    <w:rsid w:val="00670523"/>
    <w:rsid w:val="00672622"/>
    <w:rsid w:val="006730F7"/>
    <w:rsid w:val="0067424A"/>
    <w:rsid w:val="006742D2"/>
    <w:rsid w:val="00676BCE"/>
    <w:rsid w:val="00677F2A"/>
    <w:rsid w:val="006800F0"/>
    <w:rsid w:val="0068092E"/>
    <w:rsid w:val="0068097A"/>
    <w:rsid w:val="00681216"/>
    <w:rsid w:val="006814A2"/>
    <w:rsid w:val="00681681"/>
    <w:rsid w:val="00681AED"/>
    <w:rsid w:val="00683B85"/>
    <w:rsid w:val="006862A1"/>
    <w:rsid w:val="0068665D"/>
    <w:rsid w:val="00686A30"/>
    <w:rsid w:val="00687391"/>
    <w:rsid w:val="00687D45"/>
    <w:rsid w:val="00687F3B"/>
    <w:rsid w:val="00690026"/>
    <w:rsid w:val="006914E7"/>
    <w:rsid w:val="006922DC"/>
    <w:rsid w:val="0069302E"/>
    <w:rsid w:val="00694B5A"/>
    <w:rsid w:val="00695525"/>
    <w:rsid w:val="0069632D"/>
    <w:rsid w:val="0069731B"/>
    <w:rsid w:val="00697F42"/>
    <w:rsid w:val="006A0148"/>
    <w:rsid w:val="006A0C3E"/>
    <w:rsid w:val="006A24C2"/>
    <w:rsid w:val="006A2B1C"/>
    <w:rsid w:val="006A3B03"/>
    <w:rsid w:val="006A411C"/>
    <w:rsid w:val="006A47F5"/>
    <w:rsid w:val="006A49B4"/>
    <w:rsid w:val="006A4EFB"/>
    <w:rsid w:val="006A59CD"/>
    <w:rsid w:val="006A5CD7"/>
    <w:rsid w:val="006A5FDF"/>
    <w:rsid w:val="006A7BEB"/>
    <w:rsid w:val="006A7DDE"/>
    <w:rsid w:val="006B001F"/>
    <w:rsid w:val="006B03EF"/>
    <w:rsid w:val="006B1163"/>
    <w:rsid w:val="006B1972"/>
    <w:rsid w:val="006B21D4"/>
    <w:rsid w:val="006B2F8A"/>
    <w:rsid w:val="006B2FB6"/>
    <w:rsid w:val="006B3214"/>
    <w:rsid w:val="006B431F"/>
    <w:rsid w:val="006B47DD"/>
    <w:rsid w:val="006B47E7"/>
    <w:rsid w:val="006B4C8D"/>
    <w:rsid w:val="006B5EEB"/>
    <w:rsid w:val="006B5F59"/>
    <w:rsid w:val="006B7998"/>
    <w:rsid w:val="006B7F32"/>
    <w:rsid w:val="006B7F55"/>
    <w:rsid w:val="006C17C9"/>
    <w:rsid w:val="006C2211"/>
    <w:rsid w:val="006C2704"/>
    <w:rsid w:val="006C2825"/>
    <w:rsid w:val="006C296A"/>
    <w:rsid w:val="006C3453"/>
    <w:rsid w:val="006C4194"/>
    <w:rsid w:val="006C479F"/>
    <w:rsid w:val="006C4A94"/>
    <w:rsid w:val="006C5C36"/>
    <w:rsid w:val="006C5DF6"/>
    <w:rsid w:val="006C62C2"/>
    <w:rsid w:val="006C63D1"/>
    <w:rsid w:val="006C6B11"/>
    <w:rsid w:val="006C79B6"/>
    <w:rsid w:val="006D050D"/>
    <w:rsid w:val="006D0717"/>
    <w:rsid w:val="006D0E61"/>
    <w:rsid w:val="006D110D"/>
    <w:rsid w:val="006D2A58"/>
    <w:rsid w:val="006D305B"/>
    <w:rsid w:val="006D3443"/>
    <w:rsid w:val="006D5635"/>
    <w:rsid w:val="006D59CE"/>
    <w:rsid w:val="006D5B9E"/>
    <w:rsid w:val="006D5F95"/>
    <w:rsid w:val="006E057C"/>
    <w:rsid w:val="006E0EBC"/>
    <w:rsid w:val="006E125F"/>
    <w:rsid w:val="006E1F97"/>
    <w:rsid w:val="006E2B86"/>
    <w:rsid w:val="006E2D62"/>
    <w:rsid w:val="006E40A3"/>
    <w:rsid w:val="006E490A"/>
    <w:rsid w:val="006E5224"/>
    <w:rsid w:val="006E5470"/>
    <w:rsid w:val="006E5659"/>
    <w:rsid w:val="006E5E22"/>
    <w:rsid w:val="006E634A"/>
    <w:rsid w:val="006E6606"/>
    <w:rsid w:val="006E6ECF"/>
    <w:rsid w:val="006E6F7E"/>
    <w:rsid w:val="006E6FBF"/>
    <w:rsid w:val="006E76EE"/>
    <w:rsid w:val="006E7E19"/>
    <w:rsid w:val="006F00B0"/>
    <w:rsid w:val="006F15E7"/>
    <w:rsid w:val="006F1B89"/>
    <w:rsid w:val="006F2913"/>
    <w:rsid w:val="006F295D"/>
    <w:rsid w:val="006F4229"/>
    <w:rsid w:val="006F4EC5"/>
    <w:rsid w:val="006F4F8D"/>
    <w:rsid w:val="006F4FF1"/>
    <w:rsid w:val="006F51D8"/>
    <w:rsid w:val="006F5D98"/>
    <w:rsid w:val="006F6040"/>
    <w:rsid w:val="006F677F"/>
    <w:rsid w:val="006F741B"/>
    <w:rsid w:val="007000E8"/>
    <w:rsid w:val="0070075A"/>
    <w:rsid w:val="00701220"/>
    <w:rsid w:val="00701848"/>
    <w:rsid w:val="00701C5A"/>
    <w:rsid w:val="00701E88"/>
    <w:rsid w:val="00701F48"/>
    <w:rsid w:val="00702726"/>
    <w:rsid w:val="00702817"/>
    <w:rsid w:val="007035E5"/>
    <w:rsid w:val="00703785"/>
    <w:rsid w:val="00703C53"/>
    <w:rsid w:val="00704765"/>
    <w:rsid w:val="00704AE8"/>
    <w:rsid w:val="0070517C"/>
    <w:rsid w:val="007051D8"/>
    <w:rsid w:val="00706E8D"/>
    <w:rsid w:val="0070702B"/>
    <w:rsid w:val="007075DB"/>
    <w:rsid w:val="007105FA"/>
    <w:rsid w:val="00710A4D"/>
    <w:rsid w:val="00711480"/>
    <w:rsid w:val="00713058"/>
    <w:rsid w:val="00713BBD"/>
    <w:rsid w:val="00713EDD"/>
    <w:rsid w:val="00715474"/>
    <w:rsid w:val="007163C7"/>
    <w:rsid w:val="00716612"/>
    <w:rsid w:val="00716775"/>
    <w:rsid w:val="00717379"/>
    <w:rsid w:val="007173B5"/>
    <w:rsid w:val="00720B5D"/>
    <w:rsid w:val="00721E56"/>
    <w:rsid w:val="00721F9E"/>
    <w:rsid w:val="00722849"/>
    <w:rsid w:val="00723784"/>
    <w:rsid w:val="00724280"/>
    <w:rsid w:val="00725381"/>
    <w:rsid w:val="007258B7"/>
    <w:rsid w:val="0072675C"/>
    <w:rsid w:val="00726DBA"/>
    <w:rsid w:val="007272D7"/>
    <w:rsid w:val="00727C9F"/>
    <w:rsid w:val="00727F95"/>
    <w:rsid w:val="007302A1"/>
    <w:rsid w:val="0073043B"/>
    <w:rsid w:val="0073057B"/>
    <w:rsid w:val="00730BE9"/>
    <w:rsid w:val="00731A61"/>
    <w:rsid w:val="00731B75"/>
    <w:rsid w:val="00732360"/>
    <w:rsid w:val="007325ED"/>
    <w:rsid w:val="00732765"/>
    <w:rsid w:val="00732C53"/>
    <w:rsid w:val="00733986"/>
    <w:rsid w:val="00733E4F"/>
    <w:rsid w:val="0073454F"/>
    <w:rsid w:val="00734AEF"/>
    <w:rsid w:val="00734BB0"/>
    <w:rsid w:val="00734FD7"/>
    <w:rsid w:val="007350E2"/>
    <w:rsid w:val="007356E3"/>
    <w:rsid w:val="00735C57"/>
    <w:rsid w:val="00735DFC"/>
    <w:rsid w:val="007364F0"/>
    <w:rsid w:val="00736825"/>
    <w:rsid w:val="00736A5F"/>
    <w:rsid w:val="00736EA3"/>
    <w:rsid w:val="0073738E"/>
    <w:rsid w:val="00737424"/>
    <w:rsid w:val="007374BE"/>
    <w:rsid w:val="0073786D"/>
    <w:rsid w:val="007378A7"/>
    <w:rsid w:val="00740D57"/>
    <w:rsid w:val="00741083"/>
    <w:rsid w:val="0074245E"/>
    <w:rsid w:val="0074270C"/>
    <w:rsid w:val="00743532"/>
    <w:rsid w:val="007435F5"/>
    <w:rsid w:val="007443AB"/>
    <w:rsid w:val="0074483B"/>
    <w:rsid w:val="00745D8C"/>
    <w:rsid w:val="00746282"/>
    <w:rsid w:val="0074656D"/>
    <w:rsid w:val="007475F0"/>
    <w:rsid w:val="007476C9"/>
    <w:rsid w:val="00750B93"/>
    <w:rsid w:val="007514D5"/>
    <w:rsid w:val="00751DC8"/>
    <w:rsid w:val="00752697"/>
    <w:rsid w:val="007536D4"/>
    <w:rsid w:val="00753A12"/>
    <w:rsid w:val="00755A06"/>
    <w:rsid w:val="00755A68"/>
    <w:rsid w:val="0075624B"/>
    <w:rsid w:val="00756638"/>
    <w:rsid w:val="00756BC4"/>
    <w:rsid w:val="00756DFD"/>
    <w:rsid w:val="00756EFB"/>
    <w:rsid w:val="00760A40"/>
    <w:rsid w:val="00761637"/>
    <w:rsid w:val="007634AD"/>
    <w:rsid w:val="00763608"/>
    <w:rsid w:val="007640F9"/>
    <w:rsid w:val="00765547"/>
    <w:rsid w:val="007663DD"/>
    <w:rsid w:val="00766871"/>
    <w:rsid w:val="00766D41"/>
    <w:rsid w:val="007673F2"/>
    <w:rsid w:val="007675A6"/>
    <w:rsid w:val="00767683"/>
    <w:rsid w:val="00767E77"/>
    <w:rsid w:val="007710D1"/>
    <w:rsid w:val="00771110"/>
    <w:rsid w:val="00771425"/>
    <w:rsid w:val="007718F4"/>
    <w:rsid w:val="00772C5E"/>
    <w:rsid w:val="00773B77"/>
    <w:rsid w:val="00773D73"/>
    <w:rsid w:val="0077470F"/>
    <w:rsid w:val="00775222"/>
    <w:rsid w:val="00775CB2"/>
    <w:rsid w:val="007767C7"/>
    <w:rsid w:val="0077738D"/>
    <w:rsid w:val="0078077C"/>
    <w:rsid w:val="00782568"/>
    <w:rsid w:val="00783891"/>
    <w:rsid w:val="0078521D"/>
    <w:rsid w:val="007852DD"/>
    <w:rsid w:val="007857A8"/>
    <w:rsid w:val="007866B4"/>
    <w:rsid w:val="0078721F"/>
    <w:rsid w:val="00787782"/>
    <w:rsid w:val="00787DAF"/>
    <w:rsid w:val="0079163E"/>
    <w:rsid w:val="007919C4"/>
    <w:rsid w:val="00791B59"/>
    <w:rsid w:val="00792050"/>
    <w:rsid w:val="00792C42"/>
    <w:rsid w:val="00792F5E"/>
    <w:rsid w:val="00793CD9"/>
    <w:rsid w:val="0079432C"/>
    <w:rsid w:val="00795EF8"/>
    <w:rsid w:val="0079651D"/>
    <w:rsid w:val="007968FF"/>
    <w:rsid w:val="00796D39"/>
    <w:rsid w:val="007973F0"/>
    <w:rsid w:val="007974B9"/>
    <w:rsid w:val="00797C87"/>
    <w:rsid w:val="007A00D4"/>
    <w:rsid w:val="007A018B"/>
    <w:rsid w:val="007A0322"/>
    <w:rsid w:val="007A1886"/>
    <w:rsid w:val="007A197B"/>
    <w:rsid w:val="007A1B63"/>
    <w:rsid w:val="007A1CC6"/>
    <w:rsid w:val="007A3196"/>
    <w:rsid w:val="007A3856"/>
    <w:rsid w:val="007A4338"/>
    <w:rsid w:val="007A43D0"/>
    <w:rsid w:val="007A5124"/>
    <w:rsid w:val="007A58D8"/>
    <w:rsid w:val="007A6B6D"/>
    <w:rsid w:val="007B072E"/>
    <w:rsid w:val="007B0A61"/>
    <w:rsid w:val="007B0BEF"/>
    <w:rsid w:val="007B0FD5"/>
    <w:rsid w:val="007B1068"/>
    <w:rsid w:val="007B209B"/>
    <w:rsid w:val="007B237F"/>
    <w:rsid w:val="007B30BE"/>
    <w:rsid w:val="007B437E"/>
    <w:rsid w:val="007B46A7"/>
    <w:rsid w:val="007B5955"/>
    <w:rsid w:val="007B76BB"/>
    <w:rsid w:val="007C1CA6"/>
    <w:rsid w:val="007C1E53"/>
    <w:rsid w:val="007C2CA0"/>
    <w:rsid w:val="007C37EA"/>
    <w:rsid w:val="007C3933"/>
    <w:rsid w:val="007C4040"/>
    <w:rsid w:val="007C4869"/>
    <w:rsid w:val="007C4CEB"/>
    <w:rsid w:val="007C5376"/>
    <w:rsid w:val="007C557B"/>
    <w:rsid w:val="007C561B"/>
    <w:rsid w:val="007C5C31"/>
    <w:rsid w:val="007C5F6D"/>
    <w:rsid w:val="007C67FD"/>
    <w:rsid w:val="007C6C13"/>
    <w:rsid w:val="007C73AD"/>
    <w:rsid w:val="007D3B51"/>
    <w:rsid w:val="007D4A33"/>
    <w:rsid w:val="007D58D5"/>
    <w:rsid w:val="007D6059"/>
    <w:rsid w:val="007D6F84"/>
    <w:rsid w:val="007D7737"/>
    <w:rsid w:val="007E0789"/>
    <w:rsid w:val="007E1071"/>
    <w:rsid w:val="007E22B6"/>
    <w:rsid w:val="007E2A1D"/>
    <w:rsid w:val="007E3347"/>
    <w:rsid w:val="007E38FA"/>
    <w:rsid w:val="007E3B7E"/>
    <w:rsid w:val="007E40B4"/>
    <w:rsid w:val="007E40F0"/>
    <w:rsid w:val="007E498E"/>
    <w:rsid w:val="007E5A4B"/>
    <w:rsid w:val="007E5A69"/>
    <w:rsid w:val="007E60A0"/>
    <w:rsid w:val="007E6613"/>
    <w:rsid w:val="007E7D21"/>
    <w:rsid w:val="007E7E6D"/>
    <w:rsid w:val="007F00D6"/>
    <w:rsid w:val="007F24C6"/>
    <w:rsid w:val="007F2B5C"/>
    <w:rsid w:val="007F4852"/>
    <w:rsid w:val="007F4D4C"/>
    <w:rsid w:val="007F4DDE"/>
    <w:rsid w:val="007F541C"/>
    <w:rsid w:val="007F5656"/>
    <w:rsid w:val="007F6085"/>
    <w:rsid w:val="007F67A5"/>
    <w:rsid w:val="00800750"/>
    <w:rsid w:val="008007A9"/>
    <w:rsid w:val="0080233D"/>
    <w:rsid w:val="0080322D"/>
    <w:rsid w:val="008039EB"/>
    <w:rsid w:val="008049F2"/>
    <w:rsid w:val="00805D86"/>
    <w:rsid w:val="00806505"/>
    <w:rsid w:val="008071B9"/>
    <w:rsid w:val="008107F7"/>
    <w:rsid w:val="0081116B"/>
    <w:rsid w:val="0081165C"/>
    <w:rsid w:val="00811F8F"/>
    <w:rsid w:val="00812F52"/>
    <w:rsid w:val="00813791"/>
    <w:rsid w:val="00814723"/>
    <w:rsid w:val="00814B5C"/>
    <w:rsid w:val="00814E44"/>
    <w:rsid w:val="00814FF2"/>
    <w:rsid w:val="008152FE"/>
    <w:rsid w:val="00815A8D"/>
    <w:rsid w:val="00815C3E"/>
    <w:rsid w:val="00815D9B"/>
    <w:rsid w:val="00815FC1"/>
    <w:rsid w:val="00817618"/>
    <w:rsid w:val="00817F56"/>
    <w:rsid w:val="00820055"/>
    <w:rsid w:val="00820201"/>
    <w:rsid w:val="00820759"/>
    <w:rsid w:val="00820C43"/>
    <w:rsid w:val="00820FEA"/>
    <w:rsid w:val="0082176E"/>
    <w:rsid w:val="0082201E"/>
    <w:rsid w:val="00822108"/>
    <w:rsid w:val="00822167"/>
    <w:rsid w:val="008227CA"/>
    <w:rsid w:val="00823790"/>
    <w:rsid w:val="00823820"/>
    <w:rsid w:val="00823944"/>
    <w:rsid w:val="00823A51"/>
    <w:rsid w:val="008246E4"/>
    <w:rsid w:val="008260F3"/>
    <w:rsid w:val="00827072"/>
    <w:rsid w:val="008308D7"/>
    <w:rsid w:val="00832666"/>
    <w:rsid w:val="00833086"/>
    <w:rsid w:val="00834071"/>
    <w:rsid w:val="00834F8E"/>
    <w:rsid w:val="0083508B"/>
    <w:rsid w:val="00835C61"/>
    <w:rsid w:val="00836172"/>
    <w:rsid w:val="008364C2"/>
    <w:rsid w:val="008375EB"/>
    <w:rsid w:val="008402C8"/>
    <w:rsid w:val="008409FA"/>
    <w:rsid w:val="00840CFD"/>
    <w:rsid w:val="00840EB2"/>
    <w:rsid w:val="008417AB"/>
    <w:rsid w:val="00841C59"/>
    <w:rsid w:val="0084216A"/>
    <w:rsid w:val="00842D4F"/>
    <w:rsid w:val="0084360D"/>
    <w:rsid w:val="00843DD4"/>
    <w:rsid w:val="008441B3"/>
    <w:rsid w:val="00844668"/>
    <w:rsid w:val="008451B0"/>
    <w:rsid w:val="00845A05"/>
    <w:rsid w:val="0084688C"/>
    <w:rsid w:val="008468D7"/>
    <w:rsid w:val="00847AD5"/>
    <w:rsid w:val="00847CAB"/>
    <w:rsid w:val="008509BB"/>
    <w:rsid w:val="008509CE"/>
    <w:rsid w:val="00850FFF"/>
    <w:rsid w:val="00851105"/>
    <w:rsid w:val="00851430"/>
    <w:rsid w:val="00851A4C"/>
    <w:rsid w:val="00851D78"/>
    <w:rsid w:val="00852317"/>
    <w:rsid w:val="008523E2"/>
    <w:rsid w:val="0085241A"/>
    <w:rsid w:val="0085412B"/>
    <w:rsid w:val="00854791"/>
    <w:rsid w:val="00854B96"/>
    <w:rsid w:val="00855565"/>
    <w:rsid w:val="008561AE"/>
    <w:rsid w:val="0085621C"/>
    <w:rsid w:val="00856274"/>
    <w:rsid w:val="0085666C"/>
    <w:rsid w:val="008569F8"/>
    <w:rsid w:val="00856B9E"/>
    <w:rsid w:val="008575CC"/>
    <w:rsid w:val="008578A9"/>
    <w:rsid w:val="00857CCA"/>
    <w:rsid w:val="00860CE8"/>
    <w:rsid w:val="008616F6"/>
    <w:rsid w:val="00861AFF"/>
    <w:rsid w:val="00861CCE"/>
    <w:rsid w:val="00861D5A"/>
    <w:rsid w:val="00862113"/>
    <w:rsid w:val="00862DA6"/>
    <w:rsid w:val="00863659"/>
    <w:rsid w:val="008639B3"/>
    <w:rsid w:val="0086430B"/>
    <w:rsid w:val="008657C9"/>
    <w:rsid w:val="00865C1A"/>
    <w:rsid w:val="00865DFF"/>
    <w:rsid w:val="0086617A"/>
    <w:rsid w:val="00866416"/>
    <w:rsid w:val="00866AF4"/>
    <w:rsid w:val="0086760A"/>
    <w:rsid w:val="00867BB6"/>
    <w:rsid w:val="00867C0F"/>
    <w:rsid w:val="00867EE1"/>
    <w:rsid w:val="008707BE"/>
    <w:rsid w:val="00870999"/>
    <w:rsid w:val="008717DA"/>
    <w:rsid w:val="0087371B"/>
    <w:rsid w:val="00873F81"/>
    <w:rsid w:val="00874125"/>
    <w:rsid w:val="0087565C"/>
    <w:rsid w:val="00875EAA"/>
    <w:rsid w:val="00876D06"/>
    <w:rsid w:val="00876D67"/>
    <w:rsid w:val="00877319"/>
    <w:rsid w:val="00877765"/>
    <w:rsid w:val="00880B57"/>
    <w:rsid w:val="0088100C"/>
    <w:rsid w:val="00881FE7"/>
    <w:rsid w:val="00882652"/>
    <w:rsid w:val="00883783"/>
    <w:rsid w:val="0088440D"/>
    <w:rsid w:val="00885737"/>
    <w:rsid w:val="0088591F"/>
    <w:rsid w:val="00885D58"/>
    <w:rsid w:val="00885E01"/>
    <w:rsid w:val="00886ACD"/>
    <w:rsid w:val="00891A4B"/>
    <w:rsid w:val="00892230"/>
    <w:rsid w:val="00892391"/>
    <w:rsid w:val="00892DD6"/>
    <w:rsid w:val="00893ED0"/>
    <w:rsid w:val="0089445E"/>
    <w:rsid w:val="00894848"/>
    <w:rsid w:val="00894C1E"/>
    <w:rsid w:val="00895893"/>
    <w:rsid w:val="00895B3F"/>
    <w:rsid w:val="00896498"/>
    <w:rsid w:val="00896AC3"/>
    <w:rsid w:val="00896B4B"/>
    <w:rsid w:val="00897299"/>
    <w:rsid w:val="00897505"/>
    <w:rsid w:val="0089766F"/>
    <w:rsid w:val="00897EC1"/>
    <w:rsid w:val="008A112E"/>
    <w:rsid w:val="008A12EE"/>
    <w:rsid w:val="008A154B"/>
    <w:rsid w:val="008A2CC0"/>
    <w:rsid w:val="008A2E98"/>
    <w:rsid w:val="008A430F"/>
    <w:rsid w:val="008A43B2"/>
    <w:rsid w:val="008A4E35"/>
    <w:rsid w:val="008A55E6"/>
    <w:rsid w:val="008A5C3F"/>
    <w:rsid w:val="008A65E6"/>
    <w:rsid w:val="008A6B45"/>
    <w:rsid w:val="008A6C3A"/>
    <w:rsid w:val="008A72D4"/>
    <w:rsid w:val="008A7DE9"/>
    <w:rsid w:val="008A7DEC"/>
    <w:rsid w:val="008B0129"/>
    <w:rsid w:val="008B1537"/>
    <w:rsid w:val="008B2297"/>
    <w:rsid w:val="008B2BC4"/>
    <w:rsid w:val="008B3302"/>
    <w:rsid w:val="008B3A48"/>
    <w:rsid w:val="008B514C"/>
    <w:rsid w:val="008B57FA"/>
    <w:rsid w:val="008B5F92"/>
    <w:rsid w:val="008B60BC"/>
    <w:rsid w:val="008B6397"/>
    <w:rsid w:val="008B650D"/>
    <w:rsid w:val="008B6ED9"/>
    <w:rsid w:val="008B7265"/>
    <w:rsid w:val="008B772E"/>
    <w:rsid w:val="008B7CCC"/>
    <w:rsid w:val="008B7D7D"/>
    <w:rsid w:val="008C0B55"/>
    <w:rsid w:val="008C0B5C"/>
    <w:rsid w:val="008C0BCA"/>
    <w:rsid w:val="008C0BDC"/>
    <w:rsid w:val="008C1EBB"/>
    <w:rsid w:val="008C35D9"/>
    <w:rsid w:val="008C37BC"/>
    <w:rsid w:val="008C3E9D"/>
    <w:rsid w:val="008C519B"/>
    <w:rsid w:val="008C595C"/>
    <w:rsid w:val="008C6B71"/>
    <w:rsid w:val="008C71ED"/>
    <w:rsid w:val="008D04D0"/>
    <w:rsid w:val="008D0AF8"/>
    <w:rsid w:val="008D0FF2"/>
    <w:rsid w:val="008D13D6"/>
    <w:rsid w:val="008D2035"/>
    <w:rsid w:val="008D245C"/>
    <w:rsid w:val="008D35CB"/>
    <w:rsid w:val="008D378B"/>
    <w:rsid w:val="008D45F7"/>
    <w:rsid w:val="008D4EF0"/>
    <w:rsid w:val="008D4FF4"/>
    <w:rsid w:val="008D5B59"/>
    <w:rsid w:val="008E031E"/>
    <w:rsid w:val="008E0D47"/>
    <w:rsid w:val="008E1FFE"/>
    <w:rsid w:val="008E2D8B"/>
    <w:rsid w:val="008E39C7"/>
    <w:rsid w:val="008E3AF5"/>
    <w:rsid w:val="008E4C5C"/>
    <w:rsid w:val="008E5DB2"/>
    <w:rsid w:val="008E60AD"/>
    <w:rsid w:val="008E672E"/>
    <w:rsid w:val="008E6FF9"/>
    <w:rsid w:val="008E7666"/>
    <w:rsid w:val="008F00FF"/>
    <w:rsid w:val="008F0827"/>
    <w:rsid w:val="008F0CF6"/>
    <w:rsid w:val="008F130F"/>
    <w:rsid w:val="008F13E1"/>
    <w:rsid w:val="008F3C8A"/>
    <w:rsid w:val="008F3F1E"/>
    <w:rsid w:val="008F41D2"/>
    <w:rsid w:val="008F442C"/>
    <w:rsid w:val="008F578E"/>
    <w:rsid w:val="008F5A32"/>
    <w:rsid w:val="008F5DE7"/>
    <w:rsid w:val="008F682F"/>
    <w:rsid w:val="008F79FA"/>
    <w:rsid w:val="008F7E47"/>
    <w:rsid w:val="009003B5"/>
    <w:rsid w:val="00901E47"/>
    <w:rsid w:val="009027B3"/>
    <w:rsid w:val="00904237"/>
    <w:rsid w:val="009044A8"/>
    <w:rsid w:val="0090588E"/>
    <w:rsid w:val="00906639"/>
    <w:rsid w:val="00906DD8"/>
    <w:rsid w:val="00906EBF"/>
    <w:rsid w:val="00907BB6"/>
    <w:rsid w:val="00907FB2"/>
    <w:rsid w:val="00910B26"/>
    <w:rsid w:val="0091189A"/>
    <w:rsid w:val="0091227F"/>
    <w:rsid w:val="00912A6D"/>
    <w:rsid w:val="00912DA0"/>
    <w:rsid w:val="00913098"/>
    <w:rsid w:val="009130A5"/>
    <w:rsid w:val="009132FD"/>
    <w:rsid w:val="00913D6F"/>
    <w:rsid w:val="0091513C"/>
    <w:rsid w:val="0091543C"/>
    <w:rsid w:val="00915726"/>
    <w:rsid w:val="009159D3"/>
    <w:rsid w:val="009159DC"/>
    <w:rsid w:val="00917388"/>
    <w:rsid w:val="009204D2"/>
    <w:rsid w:val="00920B02"/>
    <w:rsid w:val="00921CA6"/>
    <w:rsid w:val="00922F27"/>
    <w:rsid w:val="0092313C"/>
    <w:rsid w:val="00923697"/>
    <w:rsid w:val="00925045"/>
    <w:rsid w:val="00925715"/>
    <w:rsid w:val="00925CDF"/>
    <w:rsid w:val="00926515"/>
    <w:rsid w:val="00926AD0"/>
    <w:rsid w:val="00927F0B"/>
    <w:rsid w:val="00931818"/>
    <w:rsid w:val="00931E25"/>
    <w:rsid w:val="00931EDE"/>
    <w:rsid w:val="009326AB"/>
    <w:rsid w:val="009329EB"/>
    <w:rsid w:val="009330DA"/>
    <w:rsid w:val="00933A83"/>
    <w:rsid w:val="00934478"/>
    <w:rsid w:val="00934483"/>
    <w:rsid w:val="00935550"/>
    <w:rsid w:val="009359FE"/>
    <w:rsid w:val="00935CB3"/>
    <w:rsid w:val="00936210"/>
    <w:rsid w:val="0094070D"/>
    <w:rsid w:val="0094080A"/>
    <w:rsid w:val="00941044"/>
    <w:rsid w:val="0094108B"/>
    <w:rsid w:val="00942640"/>
    <w:rsid w:val="00943289"/>
    <w:rsid w:val="0094366F"/>
    <w:rsid w:val="00943837"/>
    <w:rsid w:val="00943F38"/>
    <w:rsid w:val="009444BD"/>
    <w:rsid w:val="00945752"/>
    <w:rsid w:val="00946A51"/>
    <w:rsid w:val="00946E4A"/>
    <w:rsid w:val="00946FF3"/>
    <w:rsid w:val="00947111"/>
    <w:rsid w:val="00947213"/>
    <w:rsid w:val="009474C4"/>
    <w:rsid w:val="00950411"/>
    <w:rsid w:val="009510D4"/>
    <w:rsid w:val="0095169B"/>
    <w:rsid w:val="009516AD"/>
    <w:rsid w:val="009521D2"/>
    <w:rsid w:val="00952A68"/>
    <w:rsid w:val="00952D47"/>
    <w:rsid w:val="009532FE"/>
    <w:rsid w:val="00954C53"/>
    <w:rsid w:val="009552B2"/>
    <w:rsid w:val="009556C1"/>
    <w:rsid w:val="009557C5"/>
    <w:rsid w:val="00955A9F"/>
    <w:rsid w:val="0095613A"/>
    <w:rsid w:val="00956459"/>
    <w:rsid w:val="0095728F"/>
    <w:rsid w:val="00957294"/>
    <w:rsid w:val="009606F7"/>
    <w:rsid w:val="00960AA0"/>
    <w:rsid w:val="00960B67"/>
    <w:rsid w:val="00961460"/>
    <w:rsid w:val="009615B0"/>
    <w:rsid w:val="00962E5E"/>
    <w:rsid w:val="00963645"/>
    <w:rsid w:val="00964C4E"/>
    <w:rsid w:val="00964FBC"/>
    <w:rsid w:val="00965210"/>
    <w:rsid w:val="00965361"/>
    <w:rsid w:val="0096689D"/>
    <w:rsid w:val="00967328"/>
    <w:rsid w:val="009674A3"/>
    <w:rsid w:val="00970667"/>
    <w:rsid w:val="009709A9"/>
    <w:rsid w:val="009709D5"/>
    <w:rsid w:val="00970D77"/>
    <w:rsid w:val="0097110F"/>
    <w:rsid w:val="0097137C"/>
    <w:rsid w:val="00972090"/>
    <w:rsid w:val="009721EE"/>
    <w:rsid w:val="0097228A"/>
    <w:rsid w:val="00972B2B"/>
    <w:rsid w:val="00972CE4"/>
    <w:rsid w:val="009740B4"/>
    <w:rsid w:val="009754DA"/>
    <w:rsid w:val="00975764"/>
    <w:rsid w:val="00976016"/>
    <w:rsid w:val="009765C1"/>
    <w:rsid w:val="00976ACB"/>
    <w:rsid w:val="00976AE6"/>
    <w:rsid w:val="00976BEA"/>
    <w:rsid w:val="00977713"/>
    <w:rsid w:val="00977894"/>
    <w:rsid w:val="00977BE8"/>
    <w:rsid w:val="00977C20"/>
    <w:rsid w:val="00977F5B"/>
    <w:rsid w:val="00981159"/>
    <w:rsid w:val="0098115F"/>
    <w:rsid w:val="0098190F"/>
    <w:rsid w:val="00982534"/>
    <w:rsid w:val="0098288C"/>
    <w:rsid w:val="00982EA2"/>
    <w:rsid w:val="00983E42"/>
    <w:rsid w:val="009855D8"/>
    <w:rsid w:val="00985ACF"/>
    <w:rsid w:val="00985D9D"/>
    <w:rsid w:val="00986E42"/>
    <w:rsid w:val="00987C28"/>
    <w:rsid w:val="009901AB"/>
    <w:rsid w:val="00990F59"/>
    <w:rsid w:val="00991392"/>
    <w:rsid w:val="0099258A"/>
    <w:rsid w:val="00992AE1"/>
    <w:rsid w:val="00992E20"/>
    <w:rsid w:val="00993297"/>
    <w:rsid w:val="00993701"/>
    <w:rsid w:val="00994624"/>
    <w:rsid w:val="00994EDD"/>
    <w:rsid w:val="009966D8"/>
    <w:rsid w:val="0099780E"/>
    <w:rsid w:val="009A2A3D"/>
    <w:rsid w:val="009A2EE7"/>
    <w:rsid w:val="009A2F0A"/>
    <w:rsid w:val="009A431D"/>
    <w:rsid w:val="009A462B"/>
    <w:rsid w:val="009A55E6"/>
    <w:rsid w:val="009A5856"/>
    <w:rsid w:val="009A589B"/>
    <w:rsid w:val="009A65BE"/>
    <w:rsid w:val="009A663E"/>
    <w:rsid w:val="009A67C4"/>
    <w:rsid w:val="009A7311"/>
    <w:rsid w:val="009A7491"/>
    <w:rsid w:val="009A7C12"/>
    <w:rsid w:val="009B02F8"/>
    <w:rsid w:val="009B1717"/>
    <w:rsid w:val="009B1784"/>
    <w:rsid w:val="009B1BD1"/>
    <w:rsid w:val="009B2C77"/>
    <w:rsid w:val="009B319C"/>
    <w:rsid w:val="009B41B0"/>
    <w:rsid w:val="009B436E"/>
    <w:rsid w:val="009B4592"/>
    <w:rsid w:val="009B5BBE"/>
    <w:rsid w:val="009B5DAC"/>
    <w:rsid w:val="009B7092"/>
    <w:rsid w:val="009B72D5"/>
    <w:rsid w:val="009B7D38"/>
    <w:rsid w:val="009B7E66"/>
    <w:rsid w:val="009C07F0"/>
    <w:rsid w:val="009C0F39"/>
    <w:rsid w:val="009C1392"/>
    <w:rsid w:val="009C1A2E"/>
    <w:rsid w:val="009C26AB"/>
    <w:rsid w:val="009C2D33"/>
    <w:rsid w:val="009C386E"/>
    <w:rsid w:val="009C3B0F"/>
    <w:rsid w:val="009C3B9F"/>
    <w:rsid w:val="009C4192"/>
    <w:rsid w:val="009C4D74"/>
    <w:rsid w:val="009C5A27"/>
    <w:rsid w:val="009C6068"/>
    <w:rsid w:val="009C6963"/>
    <w:rsid w:val="009C7C4B"/>
    <w:rsid w:val="009D0FBC"/>
    <w:rsid w:val="009D22EF"/>
    <w:rsid w:val="009D2FE8"/>
    <w:rsid w:val="009D34BF"/>
    <w:rsid w:val="009D3E12"/>
    <w:rsid w:val="009D5219"/>
    <w:rsid w:val="009D5733"/>
    <w:rsid w:val="009D5A8A"/>
    <w:rsid w:val="009D5CCE"/>
    <w:rsid w:val="009D6979"/>
    <w:rsid w:val="009D7295"/>
    <w:rsid w:val="009D7666"/>
    <w:rsid w:val="009D79AC"/>
    <w:rsid w:val="009E0025"/>
    <w:rsid w:val="009E0BB3"/>
    <w:rsid w:val="009E0BD0"/>
    <w:rsid w:val="009E0CCC"/>
    <w:rsid w:val="009E1793"/>
    <w:rsid w:val="009E2CFC"/>
    <w:rsid w:val="009E2E2C"/>
    <w:rsid w:val="009E3107"/>
    <w:rsid w:val="009E39E9"/>
    <w:rsid w:val="009E4516"/>
    <w:rsid w:val="009E470C"/>
    <w:rsid w:val="009E59A2"/>
    <w:rsid w:val="009E646A"/>
    <w:rsid w:val="009E753D"/>
    <w:rsid w:val="009E77D3"/>
    <w:rsid w:val="009E780B"/>
    <w:rsid w:val="009E7F14"/>
    <w:rsid w:val="009F00E2"/>
    <w:rsid w:val="009F0B6D"/>
    <w:rsid w:val="009F304B"/>
    <w:rsid w:val="009F37B3"/>
    <w:rsid w:val="009F3BC7"/>
    <w:rsid w:val="009F46FC"/>
    <w:rsid w:val="009F4BC2"/>
    <w:rsid w:val="009F5919"/>
    <w:rsid w:val="009F595E"/>
    <w:rsid w:val="009F6C6F"/>
    <w:rsid w:val="00A00087"/>
    <w:rsid w:val="00A001BB"/>
    <w:rsid w:val="00A00E55"/>
    <w:rsid w:val="00A0100C"/>
    <w:rsid w:val="00A01379"/>
    <w:rsid w:val="00A0142E"/>
    <w:rsid w:val="00A02F29"/>
    <w:rsid w:val="00A04388"/>
    <w:rsid w:val="00A04A66"/>
    <w:rsid w:val="00A0527E"/>
    <w:rsid w:val="00A05AE3"/>
    <w:rsid w:val="00A06972"/>
    <w:rsid w:val="00A069B6"/>
    <w:rsid w:val="00A069BE"/>
    <w:rsid w:val="00A06C6C"/>
    <w:rsid w:val="00A06C96"/>
    <w:rsid w:val="00A06E75"/>
    <w:rsid w:val="00A10E8E"/>
    <w:rsid w:val="00A11607"/>
    <w:rsid w:val="00A11BFA"/>
    <w:rsid w:val="00A11FA9"/>
    <w:rsid w:val="00A144B4"/>
    <w:rsid w:val="00A14F20"/>
    <w:rsid w:val="00A151B6"/>
    <w:rsid w:val="00A15242"/>
    <w:rsid w:val="00A15275"/>
    <w:rsid w:val="00A15E3D"/>
    <w:rsid w:val="00A16AEC"/>
    <w:rsid w:val="00A16D28"/>
    <w:rsid w:val="00A17034"/>
    <w:rsid w:val="00A17577"/>
    <w:rsid w:val="00A2128C"/>
    <w:rsid w:val="00A21AA0"/>
    <w:rsid w:val="00A2363E"/>
    <w:rsid w:val="00A238BA"/>
    <w:rsid w:val="00A24628"/>
    <w:rsid w:val="00A24B83"/>
    <w:rsid w:val="00A24FEB"/>
    <w:rsid w:val="00A252A2"/>
    <w:rsid w:val="00A25E8F"/>
    <w:rsid w:val="00A25E90"/>
    <w:rsid w:val="00A26047"/>
    <w:rsid w:val="00A26AE3"/>
    <w:rsid w:val="00A26F44"/>
    <w:rsid w:val="00A27F2B"/>
    <w:rsid w:val="00A30807"/>
    <w:rsid w:val="00A308FD"/>
    <w:rsid w:val="00A30CAC"/>
    <w:rsid w:val="00A3142A"/>
    <w:rsid w:val="00A3181E"/>
    <w:rsid w:val="00A32127"/>
    <w:rsid w:val="00A32DCB"/>
    <w:rsid w:val="00A33103"/>
    <w:rsid w:val="00A3336F"/>
    <w:rsid w:val="00A335CC"/>
    <w:rsid w:val="00A357D9"/>
    <w:rsid w:val="00A358FE"/>
    <w:rsid w:val="00A35CCF"/>
    <w:rsid w:val="00A36837"/>
    <w:rsid w:val="00A40517"/>
    <w:rsid w:val="00A40BFE"/>
    <w:rsid w:val="00A41171"/>
    <w:rsid w:val="00A41C2E"/>
    <w:rsid w:val="00A41DBC"/>
    <w:rsid w:val="00A42788"/>
    <w:rsid w:val="00A42F43"/>
    <w:rsid w:val="00A43634"/>
    <w:rsid w:val="00A4414D"/>
    <w:rsid w:val="00A443E7"/>
    <w:rsid w:val="00A447DF"/>
    <w:rsid w:val="00A45179"/>
    <w:rsid w:val="00A45605"/>
    <w:rsid w:val="00A464C7"/>
    <w:rsid w:val="00A4694D"/>
    <w:rsid w:val="00A46A89"/>
    <w:rsid w:val="00A46FE6"/>
    <w:rsid w:val="00A4702C"/>
    <w:rsid w:val="00A47A99"/>
    <w:rsid w:val="00A47A9D"/>
    <w:rsid w:val="00A50036"/>
    <w:rsid w:val="00A5017E"/>
    <w:rsid w:val="00A504B1"/>
    <w:rsid w:val="00A504CD"/>
    <w:rsid w:val="00A509AA"/>
    <w:rsid w:val="00A5181F"/>
    <w:rsid w:val="00A51952"/>
    <w:rsid w:val="00A52C31"/>
    <w:rsid w:val="00A52D2B"/>
    <w:rsid w:val="00A53273"/>
    <w:rsid w:val="00A548EC"/>
    <w:rsid w:val="00A54C19"/>
    <w:rsid w:val="00A551FB"/>
    <w:rsid w:val="00A55B4A"/>
    <w:rsid w:val="00A55D12"/>
    <w:rsid w:val="00A55EE4"/>
    <w:rsid w:val="00A55FF0"/>
    <w:rsid w:val="00A56449"/>
    <w:rsid w:val="00A56ED1"/>
    <w:rsid w:val="00A5755E"/>
    <w:rsid w:val="00A57575"/>
    <w:rsid w:val="00A57EDB"/>
    <w:rsid w:val="00A6066F"/>
    <w:rsid w:val="00A6090A"/>
    <w:rsid w:val="00A615D9"/>
    <w:rsid w:val="00A61D88"/>
    <w:rsid w:val="00A62307"/>
    <w:rsid w:val="00A6390C"/>
    <w:rsid w:val="00A63E61"/>
    <w:rsid w:val="00A6420E"/>
    <w:rsid w:val="00A64D8C"/>
    <w:rsid w:val="00A64FCD"/>
    <w:rsid w:val="00A6548C"/>
    <w:rsid w:val="00A6611A"/>
    <w:rsid w:val="00A673C8"/>
    <w:rsid w:val="00A70478"/>
    <w:rsid w:val="00A7068B"/>
    <w:rsid w:val="00A711BA"/>
    <w:rsid w:val="00A715DD"/>
    <w:rsid w:val="00A716DF"/>
    <w:rsid w:val="00A719C8"/>
    <w:rsid w:val="00A71BC9"/>
    <w:rsid w:val="00A72C4E"/>
    <w:rsid w:val="00A73D10"/>
    <w:rsid w:val="00A73FFB"/>
    <w:rsid w:val="00A74199"/>
    <w:rsid w:val="00A742E1"/>
    <w:rsid w:val="00A749D0"/>
    <w:rsid w:val="00A75AEC"/>
    <w:rsid w:val="00A766C5"/>
    <w:rsid w:val="00A7720C"/>
    <w:rsid w:val="00A778E3"/>
    <w:rsid w:val="00A77E55"/>
    <w:rsid w:val="00A80B7F"/>
    <w:rsid w:val="00A81531"/>
    <w:rsid w:val="00A818C1"/>
    <w:rsid w:val="00A81953"/>
    <w:rsid w:val="00A81C75"/>
    <w:rsid w:val="00A81E59"/>
    <w:rsid w:val="00A828ED"/>
    <w:rsid w:val="00A82F17"/>
    <w:rsid w:val="00A83746"/>
    <w:rsid w:val="00A83ADD"/>
    <w:rsid w:val="00A83F58"/>
    <w:rsid w:val="00A843D6"/>
    <w:rsid w:val="00A8471F"/>
    <w:rsid w:val="00A84EFC"/>
    <w:rsid w:val="00A85C30"/>
    <w:rsid w:val="00A85CBD"/>
    <w:rsid w:val="00A86278"/>
    <w:rsid w:val="00A8730A"/>
    <w:rsid w:val="00A8761F"/>
    <w:rsid w:val="00A87C83"/>
    <w:rsid w:val="00A904D2"/>
    <w:rsid w:val="00A90FE6"/>
    <w:rsid w:val="00A9166B"/>
    <w:rsid w:val="00A91A6C"/>
    <w:rsid w:val="00A91BA8"/>
    <w:rsid w:val="00A91C04"/>
    <w:rsid w:val="00A92D46"/>
    <w:rsid w:val="00A938F3"/>
    <w:rsid w:val="00A93B91"/>
    <w:rsid w:val="00A93BA7"/>
    <w:rsid w:val="00A93E33"/>
    <w:rsid w:val="00A940E0"/>
    <w:rsid w:val="00A94732"/>
    <w:rsid w:val="00A9560B"/>
    <w:rsid w:val="00A95BEF"/>
    <w:rsid w:val="00A97041"/>
    <w:rsid w:val="00A97F52"/>
    <w:rsid w:val="00AA1221"/>
    <w:rsid w:val="00AA2A52"/>
    <w:rsid w:val="00AA3729"/>
    <w:rsid w:val="00AA3778"/>
    <w:rsid w:val="00AA3E52"/>
    <w:rsid w:val="00AA4306"/>
    <w:rsid w:val="00AA45D9"/>
    <w:rsid w:val="00AA4D94"/>
    <w:rsid w:val="00AA5B7D"/>
    <w:rsid w:val="00AA6743"/>
    <w:rsid w:val="00AA6B66"/>
    <w:rsid w:val="00AA7620"/>
    <w:rsid w:val="00AB0305"/>
    <w:rsid w:val="00AB0359"/>
    <w:rsid w:val="00AB0EB1"/>
    <w:rsid w:val="00AB1588"/>
    <w:rsid w:val="00AB17B0"/>
    <w:rsid w:val="00AB1C50"/>
    <w:rsid w:val="00AB2029"/>
    <w:rsid w:val="00AB238F"/>
    <w:rsid w:val="00AB3CD6"/>
    <w:rsid w:val="00AB3D68"/>
    <w:rsid w:val="00AB3FBE"/>
    <w:rsid w:val="00AC0790"/>
    <w:rsid w:val="00AC0CAF"/>
    <w:rsid w:val="00AC12C0"/>
    <w:rsid w:val="00AC14CA"/>
    <w:rsid w:val="00AC17A4"/>
    <w:rsid w:val="00AC274A"/>
    <w:rsid w:val="00AC2B54"/>
    <w:rsid w:val="00AC2D03"/>
    <w:rsid w:val="00AC305C"/>
    <w:rsid w:val="00AC4723"/>
    <w:rsid w:val="00AC48E8"/>
    <w:rsid w:val="00AC5BF2"/>
    <w:rsid w:val="00AC650A"/>
    <w:rsid w:val="00AC7EB8"/>
    <w:rsid w:val="00AD0EF3"/>
    <w:rsid w:val="00AD1EF1"/>
    <w:rsid w:val="00AD392E"/>
    <w:rsid w:val="00AD3963"/>
    <w:rsid w:val="00AD4BC3"/>
    <w:rsid w:val="00AD6173"/>
    <w:rsid w:val="00AD636C"/>
    <w:rsid w:val="00AD676C"/>
    <w:rsid w:val="00AD6997"/>
    <w:rsid w:val="00AD6B93"/>
    <w:rsid w:val="00AD6C1F"/>
    <w:rsid w:val="00AD6D10"/>
    <w:rsid w:val="00AD709A"/>
    <w:rsid w:val="00AD7A6D"/>
    <w:rsid w:val="00AE0225"/>
    <w:rsid w:val="00AE13E7"/>
    <w:rsid w:val="00AE34EB"/>
    <w:rsid w:val="00AE3706"/>
    <w:rsid w:val="00AE3C15"/>
    <w:rsid w:val="00AE4784"/>
    <w:rsid w:val="00AE49AF"/>
    <w:rsid w:val="00AE54C7"/>
    <w:rsid w:val="00AE5841"/>
    <w:rsid w:val="00AE5BEE"/>
    <w:rsid w:val="00AE5CCC"/>
    <w:rsid w:val="00AE74A8"/>
    <w:rsid w:val="00AE7CA1"/>
    <w:rsid w:val="00AE7F6F"/>
    <w:rsid w:val="00AF0470"/>
    <w:rsid w:val="00AF10C2"/>
    <w:rsid w:val="00AF207E"/>
    <w:rsid w:val="00AF23F5"/>
    <w:rsid w:val="00AF29DD"/>
    <w:rsid w:val="00AF3A54"/>
    <w:rsid w:val="00AF56C2"/>
    <w:rsid w:val="00AF6227"/>
    <w:rsid w:val="00AF6A49"/>
    <w:rsid w:val="00AF6B73"/>
    <w:rsid w:val="00AF7278"/>
    <w:rsid w:val="00AF7479"/>
    <w:rsid w:val="00AF758B"/>
    <w:rsid w:val="00AF7BD2"/>
    <w:rsid w:val="00B0087A"/>
    <w:rsid w:val="00B00B98"/>
    <w:rsid w:val="00B01828"/>
    <w:rsid w:val="00B02455"/>
    <w:rsid w:val="00B03902"/>
    <w:rsid w:val="00B03BD0"/>
    <w:rsid w:val="00B04830"/>
    <w:rsid w:val="00B05074"/>
    <w:rsid w:val="00B054AC"/>
    <w:rsid w:val="00B05B24"/>
    <w:rsid w:val="00B05E11"/>
    <w:rsid w:val="00B06C22"/>
    <w:rsid w:val="00B06DFC"/>
    <w:rsid w:val="00B10976"/>
    <w:rsid w:val="00B119B6"/>
    <w:rsid w:val="00B11E00"/>
    <w:rsid w:val="00B13057"/>
    <w:rsid w:val="00B1317C"/>
    <w:rsid w:val="00B136DB"/>
    <w:rsid w:val="00B13D43"/>
    <w:rsid w:val="00B149D1"/>
    <w:rsid w:val="00B14AD2"/>
    <w:rsid w:val="00B1527F"/>
    <w:rsid w:val="00B17069"/>
    <w:rsid w:val="00B176EC"/>
    <w:rsid w:val="00B17B3F"/>
    <w:rsid w:val="00B17BD9"/>
    <w:rsid w:val="00B2064A"/>
    <w:rsid w:val="00B20ACF"/>
    <w:rsid w:val="00B20AE6"/>
    <w:rsid w:val="00B21199"/>
    <w:rsid w:val="00B220F1"/>
    <w:rsid w:val="00B225D9"/>
    <w:rsid w:val="00B22C45"/>
    <w:rsid w:val="00B236BC"/>
    <w:rsid w:val="00B23CA4"/>
    <w:rsid w:val="00B23DD8"/>
    <w:rsid w:val="00B2419F"/>
    <w:rsid w:val="00B24BCC"/>
    <w:rsid w:val="00B24F15"/>
    <w:rsid w:val="00B2520C"/>
    <w:rsid w:val="00B255A9"/>
    <w:rsid w:val="00B25698"/>
    <w:rsid w:val="00B25E38"/>
    <w:rsid w:val="00B26BD3"/>
    <w:rsid w:val="00B30441"/>
    <w:rsid w:val="00B306B7"/>
    <w:rsid w:val="00B30749"/>
    <w:rsid w:val="00B308D1"/>
    <w:rsid w:val="00B30E71"/>
    <w:rsid w:val="00B3123B"/>
    <w:rsid w:val="00B3127B"/>
    <w:rsid w:val="00B3186B"/>
    <w:rsid w:val="00B319EE"/>
    <w:rsid w:val="00B328CF"/>
    <w:rsid w:val="00B340D0"/>
    <w:rsid w:val="00B343D2"/>
    <w:rsid w:val="00B35F70"/>
    <w:rsid w:val="00B372CD"/>
    <w:rsid w:val="00B375B0"/>
    <w:rsid w:val="00B377AB"/>
    <w:rsid w:val="00B37A42"/>
    <w:rsid w:val="00B40A5A"/>
    <w:rsid w:val="00B41571"/>
    <w:rsid w:val="00B42B40"/>
    <w:rsid w:val="00B43A8E"/>
    <w:rsid w:val="00B461E3"/>
    <w:rsid w:val="00B4653C"/>
    <w:rsid w:val="00B46FBE"/>
    <w:rsid w:val="00B472B9"/>
    <w:rsid w:val="00B47B32"/>
    <w:rsid w:val="00B47EB2"/>
    <w:rsid w:val="00B501BA"/>
    <w:rsid w:val="00B50398"/>
    <w:rsid w:val="00B503E1"/>
    <w:rsid w:val="00B50B84"/>
    <w:rsid w:val="00B50F53"/>
    <w:rsid w:val="00B516CF"/>
    <w:rsid w:val="00B51DDE"/>
    <w:rsid w:val="00B5200B"/>
    <w:rsid w:val="00B52232"/>
    <w:rsid w:val="00B523B5"/>
    <w:rsid w:val="00B52CD3"/>
    <w:rsid w:val="00B52F70"/>
    <w:rsid w:val="00B5439A"/>
    <w:rsid w:val="00B548E4"/>
    <w:rsid w:val="00B55B5A"/>
    <w:rsid w:val="00B55BC5"/>
    <w:rsid w:val="00B56A7A"/>
    <w:rsid w:val="00B56F7F"/>
    <w:rsid w:val="00B5715A"/>
    <w:rsid w:val="00B6015C"/>
    <w:rsid w:val="00B6134F"/>
    <w:rsid w:val="00B617EA"/>
    <w:rsid w:val="00B6218C"/>
    <w:rsid w:val="00B62AD0"/>
    <w:rsid w:val="00B63ACE"/>
    <w:rsid w:val="00B63FEC"/>
    <w:rsid w:val="00B65555"/>
    <w:rsid w:val="00B65A4B"/>
    <w:rsid w:val="00B66175"/>
    <w:rsid w:val="00B66470"/>
    <w:rsid w:val="00B6665D"/>
    <w:rsid w:val="00B66862"/>
    <w:rsid w:val="00B66C6C"/>
    <w:rsid w:val="00B66FA3"/>
    <w:rsid w:val="00B6724C"/>
    <w:rsid w:val="00B706AC"/>
    <w:rsid w:val="00B70747"/>
    <w:rsid w:val="00B71019"/>
    <w:rsid w:val="00B71EC8"/>
    <w:rsid w:val="00B7342F"/>
    <w:rsid w:val="00B73625"/>
    <w:rsid w:val="00B73F48"/>
    <w:rsid w:val="00B73F4F"/>
    <w:rsid w:val="00B74009"/>
    <w:rsid w:val="00B74BAB"/>
    <w:rsid w:val="00B767B0"/>
    <w:rsid w:val="00B773EB"/>
    <w:rsid w:val="00B77B12"/>
    <w:rsid w:val="00B8049B"/>
    <w:rsid w:val="00B808C0"/>
    <w:rsid w:val="00B80AC7"/>
    <w:rsid w:val="00B82109"/>
    <w:rsid w:val="00B82237"/>
    <w:rsid w:val="00B823C7"/>
    <w:rsid w:val="00B827A0"/>
    <w:rsid w:val="00B83A3D"/>
    <w:rsid w:val="00B8412E"/>
    <w:rsid w:val="00B84136"/>
    <w:rsid w:val="00B84CF1"/>
    <w:rsid w:val="00B854A6"/>
    <w:rsid w:val="00B854E3"/>
    <w:rsid w:val="00B8603F"/>
    <w:rsid w:val="00B8635F"/>
    <w:rsid w:val="00B86673"/>
    <w:rsid w:val="00B877BA"/>
    <w:rsid w:val="00B87DCB"/>
    <w:rsid w:val="00B90584"/>
    <w:rsid w:val="00B9065B"/>
    <w:rsid w:val="00B91318"/>
    <w:rsid w:val="00B922A4"/>
    <w:rsid w:val="00B92990"/>
    <w:rsid w:val="00B92BEC"/>
    <w:rsid w:val="00B93971"/>
    <w:rsid w:val="00B942C3"/>
    <w:rsid w:val="00B942EE"/>
    <w:rsid w:val="00B9449F"/>
    <w:rsid w:val="00B94E41"/>
    <w:rsid w:val="00B94FF7"/>
    <w:rsid w:val="00B95EA7"/>
    <w:rsid w:val="00B97917"/>
    <w:rsid w:val="00BA0012"/>
    <w:rsid w:val="00BA07E4"/>
    <w:rsid w:val="00BA1567"/>
    <w:rsid w:val="00BA1E3F"/>
    <w:rsid w:val="00BA2001"/>
    <w:rsid w:val="00BA21E4"/>
    <w:rsid w:val="00BA234B"/>
    <w:rsid w:val="00BA2467"/>
    <w:rsid w:val="00BA2CDB"/>
    <w:rsid w:val="00BA31F0"/>
    <w:rsid w:val="00BA3383"/>
    <w:rsid w:val="00BA41AB"/>
    <w:rsid w:val="00BA41D4"/>
    <w:rsid w:val="00BA47F3"/>
    <w:rsid w:val="00BA5225"/>
    <w:rsid w:val="00BA7636"/>
    <w:rsid w:val="00BA7CEA"/>
    <w:rsid w:val="00BB0302"/>
    <w:rsid w:val="00BB1122"/>
    <w:rsid w:val="00BB342E"/>
    <w:rsid w:val="00BB47C6"/>
    <w:rsid w:val="00BB4811"/>
    <w:rsid w:val="00BB56FE"/>
    <w:rsid w:val="00BB5989"/>
    <w:rsid w:val="00BB5E6B"/>
    <w:rsid w:val="00BB5E8F"/>
    <w:rsid w:val="00BB72F1"/>
    <w:rsid w:val="00BB731F"/>
    <w:rsid w:val="00BC03AE"/>
    <w:rsid w:val="00BC13AA"/>
    <w:rsid w:val="00BC26D1"/>
    <w:rsid w:val="00BC2770"/>
    <w:rsid w:val="00BC3F62"/>
    <w:rsid w:val="00BC42D9"/>
    <w:rsid w:val="00BC45CD"/>
    <w:rsid w:val="00BC55B8"/>
    <w:rsid w:val="00BC55E8"/>
    <w:rsid w:val="00BC5DD2"/>
    <w:rsid w:val="00BC6B51"/>
    <w:rsid w:val="00BC6E27"/>
    <w:rsid w:val="00BC6E81"/>
    <w:rsid w:val="00BC7811"/>
    <w:rsid w:val="00BC7C7B"/>
    <w:rsid w:val="00BD0101"/>
    <w:rsid w:val="00BD06AD"/>
    <w:rsid w:val="00BD12CC"/>
    <w:rsid w:val="00BD12E2"/>
    <w:rsid w:val="00BD1F0F"/>
    <w:rsid w:val="00BD2233"/>
    <w:rsid w:val="00BD4DDB"/>
    <w:rsid w:val="00BD6487"/>
    <w:rsid w:val="00BD6738"/>
    <w:rsid w:val="00BD7C88"/>
    <w:rsid w:val="00BD7C9C"/>
    <w:rsid w:val="00BE0234"/>
    <w:rsid w:val="00BE0D96"/>
    <w:rsid w:val="00BE0EC0"/>
    <w:rsid w:val="00BE1201"/>
    <w:rsid w:val="00BE130E"/>
    <w:rsid w:val="00BE18AF"/>
    <w:rsid w:val="00BE1B06"/>
    <w:rsid w:val="00BE1D35"/>
    <w:rsid w:val="00BE20C9"/>
    <w:rsid w:val="00BE2340"/>
    <w:rsid w:val="00BE2712"/>
    <w:rsid w:val="00BE4192"/>
    <w:rsid w:val="00BE6393"/>
    <w:rsid w:val="00BE6A5F"/>
    <w:rsid w:val="00BF095A"/>
    <w:rsid w:val="00BF39E8"/>
    <w:rsid w:val="00BF5465"/>
    <w:rsid w:val="00BF54C2"/>
    <w:rsid w:val="00BF70A1"/>
    <w:rsid w:val="00BF70BC"/>
    <w:rsid w:val="00BF70C9"/>
    <w:rsid w:val="00BF7D9E"/>
    <w:rsid w:val="00BF7FF3"/>
    <w:rsid w:val="00C00FFD"/>
    <w:rsid w:val="00C012ED"/>
    <w:rsid w:val="00C01426"/>
    <w:rsid w:val="00C0151D"/>
    <w:rsid w:val="00C024DC"/>
    <w:rsid w:val="00C039F6"/>
    <w:rsid w:val="00C03CFA"/>
    <w:rsid w:val="00C04B24"/>
    <w:rsid w:val="00C04BBE"/>
    <w:rsid w:val="00C04FDD"/>
    <w:rsid w:val="00C056C6"/>
    <w:rsid w:val="00C07004"/>
    <w:rsid w:val="00C077EF"/>
    <w:rsid w:val="00C07F86"/>
    <w:rsid w:val="00C10EAC"/>
    <w:rsid w:val="00C11D9A"/>
    <w:rsid w:val="00C12E20"/>
    <w:rsid w:val="00C13F15"/>
    <w:rsid w:val="00C13FD2"/>
    <w:rsid w:val="00C145DF"/>
    <w:rsid w:val="00C14AA7"/>
    <w:rsid w:val="00C150E0"/>
    <w:rsid w:val="00C15650"/>
    <w:rsid w:val="00C15C20"/>
    <w:rsid w:val="00C15EB0"/>
    <w:rsid w:val="00C1672B"/>
    <w:rsid w:val="00C16848"/>
    <w:rsid w:val="00C1760C"/>
    <w:rsid w:val="00C1778D"/>
    <w:rsid w:val="00C17975"/>
    <w:rsid w:val="00C20CD3"/>
    <w:rsid w:val="00C219CF"/>
    <w:rsid w:val="00C21B4C"/>
    <w:rsid w:val="00C21DAA"/>
    <w:rsid w:val="00C2236B"/>
    <w:rsid w:val="00C22719"/>
    <w:rsid w:val="00C22788"/>
    <w:rsid w:val="00C2392D"/>
    <w:rsid w:val="00C248CE"/>
    <w:rsid w:val="00C25404"/>
    <w:rsid w:val="00C2561B"/>
    <w:rsid w:val="00C25B2F"/>
    <w:rsid w:val="00C26105"/>
    <w:rsid w:val="00C2693D"/>
    <w:rsid w:val="00C2714E"/>
    <w:rsid w:val="00C2740B"/>
    <w:rsid w:val="00C30C8C"/>
    <w:rsid w:val="00C31676"/>
    <w:rsid w:val="00C32B16"/>
    <w:rsid w:val="00C33AE4"/>
    <w:rsid w:val="00C34389"/>
    <w:rsid w:val="00C3599F"/>
    <w:rsid w:val="00C37110"/>
    <w:rsid w:val="00C37600"/>
    <w:rsid w:val="00C40585"/>
    <w:rsid w:val="00C41784"/>
    <w:rsid w:val="00C42C97"/>
    <w:rsid w:val="00C43009"/>
    <w:rsid w:val="00C436E9"/>
    <w:rsid w:val="00C43AF3"/>
    <w:rsid w:val="00C43AF6"/>
    <w:rsid w:val="00C4404F"/>
    <w:rsid w:val="00C44C19"/>
    <w:rsid w:val="00C45640"/>
    <w:rsid w:val="00C45EF3"/>
    <w:rsid w:val="00C46AA4"/>
    <w:rsid w:val="00C47403"/>
    <w:rsid w:val="00C477BA"/>
    <w:rsid w:val="00C50D13"/>
    <w:rsid w:val="00C515AB"/>
    <w:rsid w:val="00C51956"/>
    <w:rsid w:val="00C51BA8"/>
    <w:rsid w:val="00C52B1E"/>
    <w:rsid w:val="00C54004"/>
    <w:rsid w:val="00C54D7B"/>
    <w:rsid w:val="00C553AE"/>
    <w:rsid w:val="00C560F9"/>
    <w:rsid w:val="00C56268"/>
    <w:rsid w:val="00C57E22"/>
    <w:rsid w:val="00C60C79"/>
    <w:rsid w:val="00C61636"/>
    <w:rsid w:val="00C61DAE"/>
    <w:rsid w:val="00C6210F"/>
    <w:rsid w:val="00C6354B"/>
    <w:rsid w:val="00C6512B"/>
    <w:rsid w:val="00C653F5"/>
    <w:rsid w:val="00C65795"/>
    <w:rsid w:val="00C65FB5"/>
    <w:rsid w:val="00C6638E"/>
    <w:rsid w:val="00C6694F"/>
    <w:rsid w:val="00C66E0B"/>
    <w:rsid w:val="00C66ED3"/>
    <w:rsid w:val="00C67750"/>
    <w:rsid w:val="00C677FD"/>
    <w:rsid w:val="00C67864"/>
    <w:rsid w:val="00C70A0D"/>
    <w:rsid w:val="00C71059"/>
    <w:rsid w:val="00C723C6"/>
    <w:rsid w:val="00C72B57"/>
    <w:rsid w:val="00C73B68"/>
    <w:rsid w:val="00C74DDE"/>
    <w:rsid w:val="00C75703"/>
    <w:rsid w:val="00C75F57"/>
    <w:rsid w:val="00C77281"/>
    <w:rsid w:val="00C7731F"/>
    <w:rsid w:val="00C778C4"/>
    <w:rsid w:val="00C77F5A"/>
    <w:rsid w:val="00C8096F"/>
    <w:rsid w:val="00C80B39"/>
    <w:rsid w:val="00C8112C"/>
    <w:rsid w:val="00C81254"/>
    <w:rsid w:val="00C814FD"/>
    <w:rsid w:val="00C82068"/>
    <w:rsid w:val="00C829A7"/>
    <w:rsid w:val="00C862BC"/>
    <w:rsid w:val="00C8758C"/>
    <w:rsid w:val="00C87B8B"/>
    <w:rsid w:val="00C90445"/>
    <w:rsid w:val="00C91337"/>
    <w:rsid w:val="00C91B2C"/>
    <w:rsid w:val="00C91BF0"/>
    <w:rsid w:val="00C92378"/>
    <w:rsid w:val="00C92E19"/>
    <w:rsid w:val="00C93390"/>
    <w:rsid w:val="00C942C1"/>
    <w:rsid w:val="00C96287"/>
    <w:rsid w:val="00C96B02"/>
    <w:rsid w:val="00C97D71"/>
    <w:rsid w:val="00CA0CEC"/>
    <w:rsid w:val="00CA169A"/>
    <w:rsid w:val="00CA183C"/>
    <w:rsid w:val="00CA1F08"/>
    <w:rsid w:val="00CA20C3"/>
    <w:rsid w:val="00CA29DB"/>
    <w:rsid w:val="00CA46F6"/>
    <w:rsid w:val="00CA50FA"/>
    <w:rsid w:val="00CA51BF"/>
    <w:rsid w:val="00CA5A9A"/>
    <w:rsid w:val="00CA60B6"/>
    <w:rsid w:val="00CA752C"/>
    <w:rsid w:val="00CB0BCA"/>
    <w:rsid w:val="00CB0E3C"/>
    <w:rsid w:val="00CB11EF"/>
    <w:rsid w:val="00CB13CB"/>
    <w:rsid w:val="00CB1BDC"/>
    <w:rsid w:val="00CB2570"/>
    <w:rsid w:val="00CB4688"/>
    <w:rsid w:val="00CB58F0"/>
    <w:rsid w:val="00CB66AF"/>
    <w:rsid w:val="00CB7425"/>
    <w:rsid w:val="00CB761E"/>
    <w:rsid w:val="00CB7E94"/>
    <w:rsid w:val="00CC00ED"/>
    <w:rsid w:val="00CC0290"/>
    <w:rsid w:val="00CC1289"/>
    <w:rsid w:val="00CC1DA8"/>
    <w:rsid w:val="00CC2456"/>
    <w:rsid w:val="00CC2604"/>
    <w:rsid w:val="00CC2630"/>
    <w:rsid w:val="00CC2807"/>
    <w:rsid w:val="00CC2924"/>
    <w:rsid w:val="00CC2C13"/>
    <w:rsid w:val="00CC320E"/>
    <w:rsid w:val="00CC44CD"/>
    <w:rsid w:val="00CC4534"/>
    <w:rsid w:val="00CC4A73"/>
    <w:rsid w:val="00CC63ED"/>
    <w:rsid w:val="00CC66B8"/>
    <w:rsid w:val="00CC6C8A"/>
    <w:rsid w:val="00CC734B"/>
    <w:rsid w:val="00CC78BB"/>
    <w:rsid w:val="00CC795B"/>
    <w:rsid w:val="00CD0133"/>
    <w:rsid w:val="00CD01E6"/>
    <w:rsid w:val="00CD133A"/>
    <w:rsid w:val="00CD1403"/>
    <w:rsid w:val="00CD1C95"/>
    <w:rsid w:val="00CD27EB"/>
    <w:rsid w:val="00CD3DC7"/>
    <w:rsid w:val="00CD40C4"/>
    <w:rsid w:val="00CD4736"/>
    <w:rsid w:val="00CD51A7"/>
    <w:rsid w:val="00CD5973"/>
    <w:rsid w:val="00CD5C0E"/>
    <w:rsid w:val="00CD61F3"/>
    <w:rsid w:val="00CD63DF"/>
    <w:rsid w:val="00CD66C0"/>
    <w:rsid w:val="00CE02C5"/>
    <w:rsid w:val="00CE0722"/>
    <w:rsid w:val="00CE0E41"/>
    <w:rsid w:val="00CE1B8C"/>
    <w:rsid w:val="00CE1E46"/>
    <w:rsid w:val="00CE464B"/>
    <w:rsid w:val="00CE4B6F"/>
    <w:rsid w:val="00CE59CB"/>
    <w:rsid w:val="00CE7042"/>
    <w:rsid w:val="00CE7100"/>
    <w:rsid w:val="00CE73FC"/>
    <w:rsid w:val="00CE75ED"/>
    <w:rsid w:val="00CE75F2"/>
    <w:rsid w:val="00CE78D7"/>
    <w:rsid w:val="00CE799F"/>
    <w:rsid w:val="00CF01F5"/>
    <w:rsid w:val="00CF0E88"/>
    <w:rsid w:val="00CF15F6"/>
    <w:rsid w:val="00CF2DC3"/>
    <w:rsid w:val="00CF3623"/>
    <w:rsid w:val="00CF432C"/>
    <w:rsid w:val="00CF4D24"/>
    <w:rsid w:val="00CF4EEB"/>
    <w:rsid w:val="00CF5F04"/>
    <w:rsid w:val="00CF7064"/>
    <w:rsid w:val="00CF760D"/>
    <w:rsid w:val="00CF7E43"/>
    <w:rsid w:val="00D0144C"/>
    <w:rsid w:val="00D020F6"/>
    <w:rsid w:val="00D0274B"/>
    <w:rsid w:val="00D03601"/>
    <w:rsid w:val="00D03D62"/>
    <w:rsid w:val="00D0517A"/>
    <w:rsid w:val="00D05CC7"/>
    <w:rsid w:val="00D06271"/>
    <w:rsid w:val="00D06DDD"/>
    <w:rsid w:val="00D06F47"/>
    <w:rsid w:val="00D100B7"/>
    <w:rsid w:val="00D10715"/>
    <w:rsid w:val="00D10E52"/>
    <w:rsid w:val="00D1149D"/>
    <w:rsid w:val="00D11844"/>
    <w:rsid w:val="00D1233C"/>
    <w:rsid w:val="00D12879"/>
    <w:rsid w:val="00D141C4"/>
    <w:rsid w:val="00D147B2"/>
    <w:rsid w:val="00D15557"/>
    <w:rsid w:val="00D20947"/>
    <w:rsid w:val="00D20A2A"/>
    <w:rsid w:val="00D2160F"/>
    <w:rsid w:val="00D21FD6"/>
    <w:rsid w:val="00D256A3"/>
    <w:rsid w:val="00D25842"/>
    <w:rsid w:val="00D25CA7"/>
    <w:rsid w:val="00D25DF7"/>
    <w:rsid w:val="00D26421"/>
    <w:rsid w:val="00D26462"/>
    <w:rsid w:val="00D30365"/>
    <w:rsid w:val="00D3086C"/>
    <w:rsid w:val="00D3144F"/>
    <w:rsid w:val="00D31D7D"/>
    <w:rsid w:val="00D327BD"/>
    <w:rsid w:val="00D327D0"/>
    <w:rsid w:val="00D33E6A"/>
    <w:rsid w:val="00D34465"/>
    <w:rsid w:val="00D3568A"/>
    <w:rsid w:val="00D356D2"/>
    <w:rsid w:val="00D3692D"/>
    <w:rsid w:val="00D3736A"/>
    <w:rsid w:val="00D37382"/>
    <w:rsid w:val="00D37B88"/>
    <w:rsid w:val="00D37F11"/>
    <w:rsid w:val="00D40BED"/>
    <w:rsid w:val="00D4167D"/>
    <w:rsid w:val="00D42929"/>
    <w:rsid w:val="00D431F9"/>
    <w:rsid w:val="00D460C2"/>
    <w:rsid w:val="00D4694B"/>
    <w:rsid w:val="00D46EF3"/>
    <w:rsid w:val="00D47002"/>
    <w:rsid w:val="00D476FD"/>
    <w:rsid w:val="00D50094"/>
    <w:rsid w:val="00D524CF"/>
    <w:rsid w:val="00D52FB1"/>
    <w:rsid w:val="00D539D8"/>
    <w:rsid w:val="00D53FB4"/>
    <w:rsid w:val="00D54325"/>
    <w:rsid w:val="00D54F7C"/>
    <w:rsid w:val="00D55D77"/>
    <w:rsid w:val="00D574E3"/>
    <w:rsid w:val="00D57568"/>
    <w:rsid w:val="00D579C5"/>
    <w:rsid w:val="00D603AB"/>
    <w:rsid w:val="00D60C08"/>
    <w:rsid w:val="00D61012"/>
    <w:rsid w:val="00D61C9E"/>
    <w:rsid w:val="00D61CB2"/>
    <w:rsid w:val="00D61DEF"/>
    <w:rsid w:val="00D630EA"/>
    <w:rsid w:val="00D63445"/>
    <w:rsid w:val="00D63636"/>
    <w:rsid w:val="00D64496"/>
    <w:rsid w:val="00D64D4E"/>
    <w:rsid w:val="00D66184"/>
    <w:rsid w:val="00D66AA9"/>
    <w:rsid w:val="00D66D20"/>
    <w:rsid w:val="00D70BFE"/>
    <w:rsid w:val="00D713F6"/>
    <w:rsid w:val="00D71AA0"/>
    <w:rsid w:val="00D72208"/>
    <w:rsid w:val="00D7220D"/>
    <w:rsid w:val="00D73FB9"/>
    <w:rsid w:val="00D74560"/>
    <w:rsid w:val="00D746B7"/>
    <w:rsid w:val="00D754F7"/>
    <w:rsid w:val="00D75AE9"/>
    <w:rsid w:val="00D762B3"/>
    <w:rsid w:val="00D762B7"/>
    <w:rsid w:val="00D7654E"/>
    <w:rsid w:val="00D76B8E"/>
    <w:rsid w:val="00D8022B"/>
    <w:rsid w:val="00D80E50"/>
    <w:rsid w:val="00D8135B"/>
    <w:rsid w:val="00D81AE6"/>
    <w:rsid w:val="00D82298"/>
    <w:rsid w:val="00D82AC5"/>
    <w:rsid w:val="00D82B87"/>
    <w:rsid w:val="00D833CD"/>
    <w:rsid w:val="00D83D8B"/>
    <w:rsid w:val="00D8402B"/>
    <w:rsid w:val="00D84B53"/>
    <w:rsid w:val="00D84DAD"/>
    <w:rsid w:val="00D8502A"/>
    <w:rsid w:val="00D8568B"/>
    <w:rsid w:val="00D85712"/>
    <w:rsid w:val="00D8736D"/>
    <w:rsid w:val="00D87B73"/>
    <w:rsid w:val="00D87F74"/>
    <w:rsid w:val="00D90E35"/>
    <w:rsid w:val="00D91349"/>
    <w:rsid w:val="00D925A6"/>
    <w:rsid w:val="00D927CB"/>
    <w:rsid w:val="00D93670"/>
    <w:rsid w:val="00D93EA4"/>
    <w:rsid w:val="00D956B4"/>
    <w:rsid w:val="00D95A11"/>
    <w:rsid w:val="00D95FDA"/>
    <w:rsid w:val="00D964AA"/>
    <w:rsid w:val="00D967F9"/>
    <w:rsid w:val="00DA0AC8"/>
    <w:rsid w:val="00DA13E3"/>
    <w:rsid w:val="00DA1E06"/>
    <w:rsid w:val="00DA1FA0"/>
    <w:rsid w:val="00DA33FD"/>
    <w:rsid w:val="00DA39F9"/>
    <w:rsid w:val="00DA3BE6"/>
    <w:rsid w:val="00DA52C2"/>
    <w:rsid w:val="00DA577A"/>
    <w:rsid w:val="00DA592A"/>
    <w:rsid w:val="00DA68C3"/>
    <w:rsid w:val="00DA68E3"/>
    <w:rsid w:val="00DA6C45"/>
    <w:rsid w:val="00DB0BA0"/>
    <w:rsid w:val="00DB0EE6"/>
    <w:rsid w:val="00DB1173"/>
    <w:rsid w:val="00DB1860"/>
    <w:rsid w:val="00DB34E7"/>
    <w:rsid w:val="00DB3B90"/>
    <w:rsid w:val="00DB4196"/>
    <w:rsid w:val="00DB5079"/>
    <w:rsid w:val="00DB5B7D"/>
    <w:rsid w:val="00DB70B6"/>
    <w:rsid w:val="00DC0494"/>
    <w:rsid w:val="00DC0646"/>
    <w:rsid w:val="00DC4835"/>
    <w:rsid w:val="00DC5446"/>
    <w:rsid w:val="00DC574A"/>
    <w:rsid w:val="00DC5FB0"/>
    <w:rsid w:val="00DC6844"/>
    <w:rsid w:val="00DC6BDE"/>
    <w:rsid w:val="00DD0082"/>
    <w:rsid w:val="00DD07FD"/>
    <w:rsid w:val="00DD11A6"/>
    <w:rsid w:val="00DD1586"/>
    <w:rsid w:val="00DD176D"/>
    <w:rsid w:val="00DD18D0"/>
    <w:rsid w:val="00DD2154"/>
    <w:rsid w:val="00DD2880"/>
    <w:rsid w:val="00DD3C85"/>
    <w:rsid w:val="00DD4A62"/>
    <w:rsid w:val="00DD581D"/>
    <w:rsid w:val="00DD70B7"/>
    <w:rsid w:val="00DD77F7"/>
    <w:rsid w:val="00DD798E"/>
    <w:rsid w:val="00DD7991"/>
    <w:rsid w:val="00DD7E6E"/>
    <w:rsid w:val="00DE0C83"/>
    <w:rsid w:val="00DE0D65"/>
    <w:rsid w:val="00DE1691"/>
    <w:rsid w:val="00DE1916"/>
    <w:rsid w:val="00DE1BB0"/>
    <w:rsid w:val="00DE2268"/>
    <w:rsid w:val="00DE23C9"/>
    <w:rsid w:val="00DE3215"/>
    <w:rsid w:val="00DE38A1"/>
    <w:rsid w:val="00DE3D79"/>
    <w:rsid w:val="00DE400B"/>
    <w:rsid w:val="00DE4194"/>
    <w:rsid w:val="00DE48FB"/>
    <w:rsid w:val="00DE4F74"/>
    <w:rsid w:val="00DE5437"/>
    <w:rsid w:val="00DE6744"/>
    <w:rsid w:val="00DE7524"/>
    <w:rsid w:val="00DE7C71"/>
    <w:rsid w:val="00DF0299"/>
    <w:rsid w:val="00DF08F2"/>
    <w:rsid w:val="00DF15E2"/>
    <w:rsid w:val="00DF1A19"/>
    <w:rsid w:val="00DF20A6"/>
    <w:rsid w:val="00DF22AE"/>
    <w:rsid w:val="00DF24E5"/>
    <w:rsid w:val="00DF2CD0"/>
    <w:rsid w:val="00DF2D19"/>
    <w:rsid w:val="00DF3EC2"/>
    <w:rsid w:val="00DF3F28"/>
    <w:rsid w:val="00DF463A"/>
    <w:rsid w:val="00DF476F"/>
    <w:rsid w:val="00DF4B25"/>
    <w:rsid w:val="00DF4FE1"/>
    <w:rsid w:val="00DF5AD4"/>
    <w:rsid w:val="00DF659D"/>
    <w:rsid w:val="00E00966"/>
    <w:rsid w:val="00E00B26"/>
    <w:rsid w:val="00E00FFD"/>
    <w:rsid w:val="00E01E24"/>
    <w:rsid w:val="00E02DCD"/>
    <w:rsid w:val="00E02F91"/>
    <w:rsid w:val="00E05571"/>
    <w:rsid w:val="00E05FD4"/>
    <w:rsid w:val="00E07B9F"/>
    <w:rsid w:val="00E07E58"/>
    <w:rsid w:val="00E1240A"/>
    <w:rsid w:val="00E1261F"/>
    <w:rsid w:val="00E12C3C"/>
    <w:rsid w:val="00E13D92"/>
    <w:rsid w:val="00E14FB4"/>
    <w:rsid w:val="00E16640"/>
    <w:rsid w:val="00E1682E"/>
    <w:rsid w:val="00E16DE5"/>
    <w:rsid w:val="00E17330"/>
    <w:rsid w:val="00E17F90"/>
    <w:rsid w:val="00E20630"/>
    <w:rsid w:val="00E20DF2"/>
    <w:rsid w:val="00E21228"/>
    <w:rsid w:val="00E21844"/>
    <w:rsid w:val="00E220F5"/>
    <w:rsid w:val="00E226DD"/>
    <w:rsid w:val="00E22F08"/>
    <w:rsid w:val="00E232A7"/>
    <w:rsid w:val="00E23BFC"/>
    <w:rsid w:val="00E24416"/>
    <w:rsid w:val="00E24C87"/>
    <w:rsid w:val="00E26913"/>
    <w:rsid w:val="00E26A2F"/>
    <w:rsid w:val="00E26D4F"/>
    <w:rsid w:val="00E27009"/>
    <w:rsid w:val="00E3019D"/>
    <w:rsid w:val="00E3063B"/>
    <w:rsid w:val="00E30BE0"/>
    <w:rsid w:val="00E30E72"/>
    <w:rsid w:val="00E31155"/>
    <w:rsid w:val="00E31331"/>
    <w:rsid w:val="00E32A41"/>
    <w:rsid w:val="00E34BF5"/>
    <w:rsid w:val="00E34E3A"/>
    <w:rsid w:val="00E353DC"/>
    <w:rsid w:val="00E3574C"/>
    <w:rsid w:val="00E35E5B"/>
    <w:rsid w:val="00E3690E"/>
    <w:rsid w:val="00E37788"/>
    <w:rsid w:val="00E405D4"/>
    <w:rsid w:val="00E40881"/>
    <w:rsid w:val="00E40CF5"/>
    <w:rsid w:val="00E40CFB"/>
    <w:rsid w:val="00E41442"/>
    <w:rsid w:val="00E41BCF"/>
    <w:rsid w:val="00E425B6"/>
    <w:rsid w:val="00E42F2E"/>
    <w:rsid w:val="00E43668"/>
    <w:rsid w:val="00E43DA4"/>
    <w:rsid w:val="00E443C5"/>
    <w:rsid w:val="00E445E7"/>
    <w:rsid w:val="00E44F02"/>
    <w:rsid w:val="00E4517D"/>
    <w:rsid w:val="00E45332"/>
    <w:rsid w:val="00E45A5B"/>
    <w:rsid w:val="00E45C89"/>
    <w:rsid w:val="00E45C8A"/>
    <w:rsid w:val="00E45E1A"/>
    <w:rsid w:val="00E466B2"/>
    <w:rsid w:val="00E4791B"/>
    <w:rsid w:val="00E47AD0"/>
    <w:rsid w:val="00E47FB7"/>
    <w:rsid w:val="00E51579"/>
    <w:rsid w:val="00E51F19"/>
    <w:rsid w:val="00E5224E"/>
    <w:rsid w:val="00E532F3"/>
    <w:rsid w:val="00E53516"/>
    <w:rsid w:val="00E53AED"/>
    <w:rsid w:val="00E53D46"/>
    <w:rsid w:val="00E53F3A"/>
    <w:rsid w:val="00E543AA"/>
    <w:rsid w:val="00E54811"/>
    <w:rsid w:val="00E548CC"/>
    <w:rsid w:val="00E55D96"/>
    <w:rsid w:val="00E56E7F"/>
    <w:rsid w:val="00E57093"/>
    <w:rsid w:val="00E60B12"/>
    <w:rsid w:val="00E60C24"/>
    <w:rsid w:val="00E610AD"/>
    <w:rsid w:val="00E61141"/>
    <w:rsid w:val="00E616D9"/>
    <w:rsid w:val="00E62DE7"/>
    <w:rsid w:val="00E63A85"/>
    <w:rsid w:val="00E6402C"/>
    <w:rsid w:val="00E645E5"/>
    <w:rsid w:val="00E658F0"/>
    <w:rsid w:val="00E67847"/>
    <w:rsid w:val="00E7002D"/>
    <w:rsid w:val="00E70735"/>
    <w:rsid w:val="00E71589"/>
    <w:rsid w:val="00E7173B"/>
    <w:rsid w:val="00E71B7C"/>
    <w:rsid w:val="00E71D64"/>
    <w:rsid w:val="00E71E56"/>
    <w:rsid w:val="00E728DF"/>
    <w:rsid w:val="00E729E2"/>
    <w:rsid w:val="00E74B83"/>
    <w:rsid w:val="00E75D88"/>
    <w:rsid w:val="00E75FC9"/>
    <w:rsid w:val="00E775F9"/>
    <w:rsid w:val="00E77D98"/>
    <w:rsid w:val="00E81F4B"/>
    <w:rsid w:val="00E8223B"/>
    <w:rsid w:val="00E82C87"/>
    <w:rsid w:val="00E83DDD"/>
    <w:rsid w:val="00E840F6"/>
    <w:rsid w:val="00E844D4"/>
    <w:rsid w:val="00E84774"/>
    <w:rsid w:val="00E84D89"/>
    <w:rsid w:val="00E85F51"/>
    <w:rsid w:val="00E8676B"/>
    <w:rsid w:val="00E86C49"/>
    <w:rsid w:val="00E87774"/>
    <w:rsid w:val="00E87E53"/>
    <w:rsid w:val="00E87F55"/>
    <w:rsid w:val="00E90153"/>
    <w:rsid w:val="00E9136B"/>
    <w:rsid w:val="00E9200F"/>
    <w:rsid w:val="00E93AAE"/>
    <w:rsid w:val="00E93FE9"/>
    <w:rsid w:val="00E94431"/>
    <w:rsid w:val="00E950ED"/>
    <w:rsid w:val="00E955F1"/>
    <w:rsid w:val="00E959FB"/>
    <w:rsid w:val="00E9656A"/>
    <w:rsid w:val="00EA06B5"/>
    <w:rsid w:val="00EA2847"/>
    <w:rsid w:val="00EA2B54"/>
    <w:rsid w:val="00EA33D3"/>
    <w:rsid w:val="00EA374F"/>
    <w:rsid w:val="00EA3783"/>
    <w:rsid w:val="00EA40CE"/>
    <w:rsid w:val="00EA4166"/>
    <w:rsid w:val="00EA449D"/>
    <w:rsid w:val="00EA4995"/>
    <w:rsid w:val="00EA5ABE"/>
    <w:rsid w:val="00EA5C0A"/>
    <w:rsid w:val="00EA5C3F"/>
    <w:rsid w:val="00EA693D"/>
    <w:rsid w:val="00EA7193"/>
    <w:rsid w:val="00EA7406"/>
    <w:rsid w:val="00EA7779"/>
    <w:rsid w:val="00EB0D2C"/>
    <w:rsid w:val="00EB1687"/>
    <w:rsid w:val="00EB189D"/>
    <w:rsid w:val="00EB1EA7"/>
    <w:rsid w:val="00EB1EC2"/>
    <w:rsid w:val="00EB270C"/>
    <w:rsid w:val="00EB2B76"/>
    <w:rsid w:val="00EB2C4A"/>
    <w:rsid w:val="00EB3992"/>
    <w:rsid w:val="00EB4332"/>
    <w:rsid w:val="00EB516D"/>
    <w:rsid w:val="00EB5174"/>
    <w:rsid w:val="00EB54EF"/>
    <w:rsid w:val="00EB5590"/>
    <w:rsid w:val="00EB7460"/>
    <w:rsid w:val="00EB7F6E"/>
    <w:rsid w:val="00EC208E"/>
    <w:rsid w:val="00EC398D"/>
    <w:rsid w:val="00EC4438"/>
    <w:rsid w:val="00EC504D"/>
    <w:rsid w:val="00EC530D"/>
    <w:rsid w:val="00EC55D4"/>
    <w:rsid w:val="00EC58A5"/>
    <w:rsid w:val="00EC6086"/>
    <w:rsid w:val="00EC6954"/>
    <w:rsid w:val="00EC7860"/>
    <w:rsid w:val="00EC7F06"/>
    <w:rsid w:val="00ED1128"/>
    <w:rsid w:val="00ED1D13"/>
    <w:rsid w:val="00ED2601"/>
    <w:rsid w:val="00ED380F"/>
    <w:rsid w:val="00ED39A2"/>
    <w:rsid w:val="00ED463F"/>
    <w:rsid w:val="00ED492D"/>
    <w:rsid w:val="00ED4F33"/>
    <w:rsid w:val="00ED51A7"/>
    <w:rsid w:val="00EE0006"/>
    <w:rsid w:val="00EE04FE"/>
    <w:rsid w:val="00EE3203"/>
    <w:rsid w:val="00EE356F"/>
    <w:rsid w:val="00EE4259"/>
    <w:rsid w:val="00EE43A6"/>
    <w:rsid w:val="00EE453C"/>
    <w:rsid w:val="00EE6004"/>
    <w:rsid w:val="00EE6989"/>
    <w:rsid w:val="00EF0085"/>
    <w:rsid w:val="00EF03B0"/>
    <w:rsid w:val="00EF0591"/>
    <w:rsid w:val="00EF0848"/>
    <w:rsid w:val="00EF109D"/>
    <w:rsid w:val="00EF1930"/>
    <w:rsid w:val="00EF2763"/>
    <w:rsid w:val="00EF3249"/>
    <w:rsid w:val="00EF4BE0"/>
    <w:rsid w:val="00EF527E"/>
    <w:rsid w:val="00EF5C33"/>
    <w:rsid w:val="00EF6B0E"/>
    <w:rsid w:val="00EF79FF"/>
    <w:rsid w:val="00EF7B52"/>
    <w:rsid w:val="00EF7D22"/>
    <w:rsid w:val="00EF7F02"/>
    <w:rsid w:val="00F002B2"/>
    <w:rsid w:val="00F003BC"/>
    <w:rsid w:val="00F0055B"/>
    <w:rsid w:val="00F00F9C"/>
    <w:rsid w:val="00F0187D"/>
    <w:rsid w:val="00F0254E"/>
    <w:rsid w:val="00F025D4"/>
    <w:rsid w:val="00F02D09"/>
    <w:rsid w:val="00F045BA"/>
    <w:rsid w:val="00F05271"/>
    <w:rsid w:val="00F058EE"/>
    <w:rsid w:val="00F05B3D"/>
    <w:rsid w:val="00F06412"/>
    <w:rsid w:val="00F06942"/>
    <w:rsid w:val="00F06DA5"/>
    <w:rsid w:val="00F0761B"/>
    <w:rsid w:val="00F078FC"/>
    <w:rsid w:val="00F07BBC"/>
    <w:rsid w:val="00F07BDA"/>
    <w:rsid w:val="00F07D88"/>
    <w:rsid w:val="00F101F6"/>
    <w:rsid w:val="00F114AE"/>
    <w:rsid w:val="00F118A0"/>
    <w:rsid w:val="00F12B62"/>
    <w:rsid w:val="00F1303A"/>
    <w:rsid w:val="00F13509"/>
    <w:rsid w:val="00F138CC"/>
    <w:rsid w:val="00F14ECD"/>
    <w:rsid w:val="00F15125"/>
    <w:rsid w:val="00F15684"/>
    <w:rsid w:val="00F1667C"/>
    <w:rsid w:val="00F1788F"/>
    <w:rsid w:val="00F17B80"/>
    <w:rsid w:val="00F20894"/>
    <w:rsid w:val="00F2165C"/>
    <w:rsid w:val="00F220AD"/>
    <w:rsid w:val="00F221FB"/>
    <w:rsid w:val="00F2309D"/>
    <w:rsid w:val="00F233DC"/>
    <w:rsid w:val="00F23445"/>
    <w:rsid w:val="00F23ADB"/>
    <w:rsid w:val="00F25053"/>
    <w:rsid w:val="00F259C1"/>
    <w:rsid w:val="00F25F46"/>
    <w:rsid w:val="00F267EB"/>
    <w:rsid w:val="00F30752"/>
    <w:rsid w:val="00F30FEF"/>
    <w:rsid w:val="00F314B2"/>
    <w:rsid w:val="00F31515"/>
    <w:rsid w:val="00F3230E"/>
    <w:rsid w:val="00F32372"/>
    <w:rsid w:val="00F325A6"/>
    <w:rsid w:val="00F33313"/>
    <w:rsid w:val="00F33966"/>
    <w:rsid w:val="00F344F9"/>
    <w:rsid w:val="00F34926"/>
    <w:rsid w:val="00F350EC"/>
    <w:rsid w:val="00F35A27"/>
    <w:rsid w:val="00F35D6E"/>
    <w:rsid w:val="00F3765D"/>
    <w:rsid w:val="00F3791E"/>
    <w:rsid w:val="00F37C4E"/>
    <w:rsid w:val="00F40644"/>
    <w:rsid w:val="00F41E4A"/>
    <w:rsid w:val="00F43518"/>
    <w:rsid w:val="00F435E8"/>
    <w:rsid w:val="00F43ECE"/>
    <w:rsid w:val="00F45A69"/>
    <w:rsid w:val="00F4658F"/>
    <w:rsid w:val="00F46670"/>
    <w:rsid w:val="00F46BBD"/>
    <w:rsid w:val="00F47B83"/>
    <w:rsid w:val="00F516A0"/>
    <w:rsid w:val="00F52347"/>
    <w:rsid w:val="00F52580"/>
    <w:rsid w:val="00F53880"/>
    <w:rsid w:val="00F54DB3"/>
    <w:rsid w:val="00F565F0"/>
    <w:rsid w:val="00F57AB7"/>
    <w:rsid w:val="00F60513"/>
    <w:rsid w:val="00F60AB6"/>
    <w:rsid w:val="00F60AD5"/>
    <w:rsid w:val="00F60FD2"/>
    <w:rsid w:val="00F610C3"/>
    <w:rsid w:val="00F63FC4"/>
    <w:rsid w:val="00F658D9"/>
    <w:rsid w:val="00F65A9C"/>
    <w:rsid w:val="00F65C92"/>
    <w:rsid w:val="00F661D3"/>
    <w:rsid w:val="00F66DFB"/>
    <w:rsid w:val="00F673CD"/>
    <w:rsid w:val="00F67723"/>
    <w:rsid w:val="00F67B49"/>
    <w:rsid w:val="00F70E76"/>
    <w:rsid w:val="00F70E7B"/>
    <w:rsid w:val="00F70F80"/>
    <w:rsid w:val="00F714B5"/>
    <w:rsid w:val="00F71AB1"/>
    <w:rsid w:val="00F721BF"/>
    <w:rsid w:val="00F74801"/>
    <w:rsid w:val="00F7491B"/>
    <w:rsid w:val="00F74CDA"/>
    <w:rsid w:val="00F74EA6"/>
    <w:rsid w:val="00F75E8A"/>
    <w:rsid w:val="00F75EA3"/>
    <w:rsid w:val="00F761DE"/>
    <w:rsid w:val="00F763E3"/>
    <w:rsid w:val="00F7659A"/>
    <w:rsid w:val="00F76632"/>
    <w:rsid w:val="00F77090"/>
    <w:rsid w:val="00F77E73"/>
    <w:rsid w:val="00F807BF"/>
    <w:rsid w:val="00F80F0B"/>
    <w:rsid w:val="00F80F1E"/>
    <w:rsid w:val="00F824E3"/>
    <w:rsid w:val="00F830E8"/>
    <w:rsid w:val="00F8338D"/>
    <w:rsid w:val="00F833FE"/>
    <w:rsid w:val="00F844D5"/>
    <w:rsid w:val="00F85F50"/>
    <w:rsid w:val="00F86470"/>
    <w:rsid w:val="00F86B48"/>
    <w:rsid w:val="00F87C48"/>
    <w:rsid w:val="00F915B8"/>
    <w:rsid w:val="00F91645"/>
    <w:rsid w:val="00F91EEC"/>
    <w:rsid w:val="00F92112"/>
    <w:rsid w:val="00F92EB0"/>
    <w:rsid w:val="00F92F2E"/>
    <w:rsid w:val="00F938FE"/>
    <w:rsid w:val="00F93C1C"/>
    <w:rsid w:val="00F94339"/>
    <w:rsid w:val="00F9578C"/>
    <w:rsid w:val="00F95BF0"/>
    <w:rsid w:val="00F975E3"/>
    <w:rsid w:val="00F97716"/>
    <w:rsid w:val="00FA0024"/>
    <w:rsid w:val="00FA07BA"/>
    <w:rsid w:val="00FA1066"/>
    <w:rsid w:val="00FA124B"/>
    <w:rsid w:val="00FA2069"/>
    <w:rsid w:val="00FA27DB"/>
    <w:rsid w:val="00FA28E4"/>
    <w:rsid w:val="00FA35E1"/>
    <w:rsid w:val="00FA3EB8"/>
    <w:rsid w:val="00FA40E3"/>
    <w:rsid w:val="00FA4661"/>
    <w:rsid w:val="00FA4A81"/>
    <w:rsid w:val="00FA4E8B"/>
    <w:rsid w:val="00FA5BAA"/>
    <w:rsid w:val="00FA5F2B"/>
    <w:rsid w:val="00FA7618"/>
    <w:rsid w:val="00FA7E78"/>
    <w:rsid w:val="00FA7ED4"/>
    <w:rsid w:val="00FB01DB"/>
    <w:rsid w:val="00FB02BA"/>
    <w:rsid w:val="00FB050F"/>
    <w:rsid w:val="00FB0703"/>
    <w:rsid w:val="00FB0766"/>
    <w:rsid w:val="00FB0AAF"/>
    <w:rsid w:val="00FB245B"/>
    <w:rsid w:val="00FB5374"/>
    <w:rsid w:val="00FB58BC"/>
    <w:rsid w:val="00FB5F1E"/>
    <w:rsid w:val="00FB6BF8"/>
    <w:rsid w:val="00FB7219"/>
    <w:rsid w:val="00FB74BA"/>
    <w:rsid w:val="00FB7640"/>
    <w:rsid w:val="00FC012A"/>
    <w:rsid w:val="00FC0DA9"/>
    <w:rsid w:val="00FC1B7E"/>
    <w:rsid w:val="00FC2A1D"/>
    <w:rsid w:val="00FC2A61"/>
    <w:rsid w:val="00FC2BA7"/>
    <w:rsid w:val="00FC2F46"/>
    <w:rsid w:val="00FC3E9F"/>
    <w:rsid w:val="00FC4248"/>
    <w:rsid w:val="00FC5150"/>
    <w:rsid w:val="00FC59FA"/>
    <w:rsid w:val="00FC5CBB"/>
    <w:rsid w:val="00FC6173"/>
    <w:rsid w:val="00FC6754"/>
    <w:rsid w:val="00FC7343"/>
    <w:rsid w:val="00FC7466"/>
    <w:rsid w:val="00FC7532"/>
    <w:rsid w:val="00FD008E"/>
    <w:rsid w:val="00FD1700"/>
    <w:rsid w:val="00FD1996"/>
    <w:rsid w:val="00FD1EAE"/>
    <w:rsid w:val="00FD286B"/>
    <w:rsid w:val="00FD2C0C"/>
    <w:rsid w:val="00FD3E92"/>
    <w:rsid w:val="00FD444A"/>
    <w:rsid w:val="00FD4558"/>
    <w:rsid w:val="00FD554A"/>
    <w:rsid w:val="00FD558A"/>
    <w:rsid w:val="00FD6109"/>
    <w:rsid w:val="00FD6B4D"/>
    <w:rsid w:val="00FD7853"/>
    <w:rsid w:val="00FE09C2"/>
    <w:rsid w:val="00FE0EDF"/>
    <w:rsid w:val="00FE1B12"/>
    <w:rsid w:val="00FE1BDB"/>
    <w:rsid w:val="00FE1FE7"/>
    <w:rsid w:val="00FE2103"/>
    <w:rsid w:val="00FE2960"/>
    <w:rsid w:val="00FE3EE2"/>
    <w:rsid w:val="00FE3FB1"/>
    <w:rsid w:val="00FE464E"/>
    <w:rsid w:val="00FE48AD"/>
    <w:rsid w:val="00FE5894"/>
    <w:rsid w:val="00FE7276"/>
    <w:rsid w:val="00FE7936"/>
    <w:rsid w:val="00FF1DAB"/>
    <w:rsid w:val="00FF3238"/>
    <w:rsid w:val="00FF37C6"/>
    <w:rsid w:val="00FF3A4D"/>
    <w:rsid w:val="00FF618C"/>
    <w:rsid w:val="00FF652E"/>
    <w:rsid w:val="00FF715A"/>
    <w:rsid w:val="00FF77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F6BDD5D"/>
  <w15:chartTrackingRefBased/>
  <w15:docId w15:val="{9B06B775-B9BC-4C47-90A1-8EE7D752B2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0"/>
    <w:uiPriority w:val="9"/>
    <w:qFormat/>
    <w:rsid w:val="0073786D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93AAE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73786D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40">
    <w:name w:val="标题 4 字符"/>
    <w:basedOn w:val="a0"/>
    <w:link w:val="4"/>
    <w:uiPriority w:val="9"/>
    <w:semiHidden/>
    <w:rsid w:val="00E93AAE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fontstyle01">
    <w:name w:val="fontstyle01"/>
    <w:basedOn w:val="a0"/>
    <w:qFormat/>
    <w:rsid w:val="00BC55E8"/>
    <w:rPr>
      <w:rFonts w:ascii="AdvPTimes" w:hAnsi="AdvPTimes" w:hint="default"/>
      <w:color w:val="00000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E30E7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30E7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30E72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30E72"/>
    <w:rPr>
      <w:rFonts w:ascii="等线" w:eastAsia="等线" w:hAnsi="等线"/>
      <w:noProof/>
      <w:sz w:val="20"/>
    </w:rPr>
  </w:style>
  <w:style w:type="character" w:styleId="a3">
    <w:name w:val="Hyperlink"/>
    <w:basedOn w:val="a0"/>
    <w:uiPriority w:val="99"/>
    <w:unhideWhenUsed/>
    <w:rsid w:val="00E30E72"/>
    <w:rPr>
      <w:color w:val="0563C1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E1682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E1682E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E1682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E1682E"/>
    <w:rPr>
      <w:sz w:val="18"/>
      <w:szCs w:val="18"/>
    </w:rPr>
  </w:style>
  <w:style w:type="character" w:customStyle="1" w:styleId="skip">
    <w:name w:val="skip"/>
    <w:basedOn w:val="a0"/>
    <w:rsid w:val="0019516C"/>
  </w:style>
  <w:style w:type="character" w:customStyle="1" w:styleId="apple-converted-space">
    <w:name w:val="apple-converted-space"/>
    <w:basedOn w:val="a0"/>
    <w:rsid w:val="0019516C"/>
  </w:style>
  <w:style w:type="character" w:customStyle="1" w:styleId="fontstyle21">
    <w:name w:val="fontstyle21"/>
    <w:basedOn w:val="a0"/>
    <w:rsid w:val="00F045BA"/>
    <w:rPr>
      <w:rFonts w:ascii="GandhariUnicode-Roman" w:hAnsi="GandhariUnicode-Roman" w:hint="default"/>
      <w:b w:val="0"/>
      <w:bCs w:val="0"/>
      <w:i w:val="0"/>
      <w:iCs w:val="0"/>
      <w:color w:val="231F20"/>
      <w:sz w:val="22"/>
      <w:szCs w:val="22"/>
    </w:rPr>
  </w:style>
  <w:style w:type="character" w:customStyle="1" w:styleId="fontstyle31">
    <w:name w:val="fontstyle31"/>
    <w:basedOn w:val="a0"/>
    <w:rsid w:val="00E31331"/>
    <w:rPr>
      <w:rFonts w:ascii="Times New Roman" w:hAnsi="Times New Roman" w:cs="Times New Roman" w:hint="default"/>
      <w:b/>
      <w:bCs/>
      <w:i w:val="0"/>
      <w:iCs w:val="0"/>
      <w:color w:val="000000"/>
      <w:sz w:val="24"/>
      <w:szCs w:val="24"/>
    </w:rPr>
  </w:style>
  <w:style w:type="character" w:customStyle="1" w:styleId="fontstyle41">
    <w:name w:val="fontstyle41"/>
    <w:basedOn w:val="a0"/>
    <w:rsid w:val="006C5DF6"/>
    <w:rPr>
      <w:rFonts w:ascii="HelveticaNeue-Roman-Identity-H" w:hAnsi="HelveticaNeue-Roman-Identity-H" w:hint="default"/>
      <w:b w:val="0"/>
      <w:bCs w:val="0"/>
      <w:i w:val="0"/>
      <w:iCs w:val="0"/>
      <w:color w:val="231F20"/>
      <w:sz w:val="18"/>
      <w:szCs w:val="18"/>
    </w:rPr>
  </w:style>
  <w:style w:type="paragraph" w:customStyle="1" w:styleId="src">
    <w:name w:val="src"/>
    <w:basedOn w:val="a"/>
    <w:rsid w:val="00505F65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8">
    <w:name w:val="Normal (Web)"/>
    <w:basedOn w:val="a"/>
    <w:uiPriority w:val="99"/>
    <w:semiHidden/>
    <w:unhideWhenUsed/>
    <w:rsid w:val="0070517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ighlight">
    <w:name w:val="highlight"/>
    <w:basedOn w:val="a0"/>
    <w:rsid w:val="0068665D"/>
  </w:style>
  <w:style w:type="character" w:styleId="a9">
    <w:name w:val="Emphasis"/>
    <w:basedOn w:val="a0"/>
    <w:uiPriority w:val="20"/>
    <w:qFormat/>
    <w:rsid w:val="0094366F"/>
    <w:rPr>
      <w:i w:val="0"/>
      <w:iCs w:val="0"/>
      <w:color w:val="CC0000"/>
    </w:rPr>
  </w:style>
  <w:style w:type="character" w:customStyle="1" w:styleId="high-light-bg4">
    <w:name w:val="high-light-bg4"/>
    <w:basedOn w:val="a0"/>
    <w:rsid w:val="005D0E13"/>
  </w:style>
  <w:style w:type="character" w:customStyle="1" w:styleId="ordinary-span-edit2">
    <w:name w:val="ordinary-span-edit2"/>
    <w:basedOn w:val="a0"/>
    <w:rsid w:val="006311EA"/>
  </w:style>
  <w:style w:type="table" w:styleId="2">
    <w:name w:val="Plain Table 2"/>
    <w:basedOn w:val="a1"/>
    <w:uiPriority w:val="42"/>
    <w:rsid w:val="0012536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tran">
    <w:name w:val="tran"/>
    <w:basedOn w:val="a0"/>
    <w:rsid w:val="00C04FDD"/>
  </w:style>
  <w:style w:type="character" w:customStyle="1" w:styleId="title-text">
    <w:name w:val="title-text"/>
    <w:basedOn w:val="a0"/>
    <w:rsid w:val="0073786D"/>
  </w:style>
  <w:style w:type="paragraph" w:styleId="aa">
    <w:name w:val="annotation text"/>
    <w:basedOn w:val="a"/>
    <w:link w:val="ab"/>
    <w:uiPriority w:val="99"/>
    <w:semiHidden/>
    <w:unhideWhenUsed/>
    <w:rsid w:val="009F5919"/>
    <w:rPr>
      <w:rFonts w:ascii="Tahoma" w:hAnsi="Tahoma" w:cs="Tahoma"/>
      <w:sz w:val="16"/>
      <w:szCs w:val="20"/>
    </w:rPr>
  </w:style>
  <w:style w:type="character" w:customStyle="1" w:styleId="ab">
    <w:name w:val="批注文字 字符"/>
    <w:basedOn w:val="a0"/>
    <w:link w:val="aa"/>
    <w:uiPriority w:val="99"/>
    <w:semiHidden/>
    <w:rsid w:val="009F5919"/>
    <w:rPr>
      <w:rFonts w:ascii="Tahoma" w:hAnsi="Tahoma" w:cs="Tahoma"/>
      <w:sz w:val="16"/>
      <w:szCs w:val="20"/>
    </w:rPr>
  </w:style>
  <w:style w:type="character" w:styleId="ac">
    <w:name w:val="annotation reference"/>
    <w:basedOn w:val="a0"/>
    <w:uiPriority w:val="99"/>
    <w:semiHidden/>
    <w:unhideWhenUsed/>
    <w:rsid w:val="009F5919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d">
    <w:name w:val="Balloon Text"/>
    <w:basedOn w:val="a"/>
    <w:link w:val="ae"/>
    <w:uiPriority w:val="99"/>
    <w:semiHidden/>
    <w:unhideWhenUsed/>
    <w:rsid w:val="009F5919"/>
    <w:rPr>
      <w:sz w:val="18"/>
      <w:szCs w:val="18"/>
    </w:rPr>
  </w:style>
  <w:style w:type="character" w:customStyle="1" w:styleId="ae">
    <w:name w:val="批注框文本 字符"/>
    <w:basedOn w:val="a0"/>
    <w:link w:val="ad"/>
    <w:uiPriority w:val="99"/>
    <w:semiHidden/>
    <w:rsid w:val="009F5919"/>
    <w:rPr>
      <w:sz w:val="18"/>
      <w:szCs w:val="18"/>
    </w:rPr>
  </w:style>
  <w:style w:type="character" w:customStyle="1" w:styleId="fontstyle11">
    <w:name w:val="fontstyle11"/>
    <w:basedOn w:val="a0"/>
    <w:rsid w:val="00104621"/>
    <w:rPr>
      <w:rFonts w:ascii="Times-Roman" w:hAnsi="Times-Roman" w:hint="default"/>
      <w:b w:val="0"/>
      <w:bCs w:val="0"/>
      <w:i w:val="0"/>
      <w:iCs w:val="0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891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4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2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48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2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32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21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66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81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98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1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08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683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948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961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5016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630403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711075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33626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18221232">
                      <w:marLeft w:val="0"/>
                      <w:marRight w:val="25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58937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928504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08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212816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8141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45974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6559945">
                          <w:marLeft w:val="0"/>
                          <w:marRight w:val="0"/>
                          <w:marTop w:val="0"/>
                          <w:marBottom w:val="9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06630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83208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28149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6" w:space="9" w:color="DEDEDE"/>
                                    <w:left w:val="single" w:sz="6" w:space="9" w:color="DEDEDE"/>
                                    <w:bottom w:val="single" w:sz="6" w:space="9" w:color="DEDEDE"/>
                                    <w:right w:val="single" w:sz="6" w:space="9" w:color="DEDEDE"/>
                                  </w:divBdr>
                                  <w:divsChild>
                                    <w:div w:id="5319173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6136917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220364050">
                                          <w:marLeft w:val="0"/>
                                          <w:marRight w:val="0"/>
                                          <w:marTop w:val="15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0088989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6" w:space="9" w:color="DEDEDE"/>
                                    <w:left w:val="single" w:sz="6" w:space="9" w:color="DEDEDE"/>
                                    <w:bottom w:val="single" w:sz="6" w:space="9" w:color="DEDEDE"/>
                                    <w:right w:val="single" w:sz="6" w:space="9" w:color="DEDEDE"/>
                                  </w:divBdr>
                                  <w:divsChild>
                                    <w:div w:id="3187278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5900331">
                                          <w:marLeft w:val="0"/>
                                          <w:marRight w:val="0"/>
                                          <w:marTop w:val="15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892829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27163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03685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4" w:color="DCDCDC"/>
                                        <w:left w:val="single" w:sz="6" w:space="6" w:color="DCDCDC"/>
                                        <w:bottom w:val="single" w:sz="6" w:space="2" w:color="DCDCDC"/>
                                        <w:right w:val="single" w:sz="6" w:space="0" w:color="DCDCDC"/>
                                      </w:divBdr>
                                      <w:divsChild>
                                        <w:div w:id="1087727261">
                                          <w:marLeft w:val="0"/>
                                          <w:marRight w:val="0"/>
                                          <w:marTop w:val="0"/>
                                          <w:marBottom w:val="4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111779836">
                                          <w:marLeft w:val="0"/>
                                          <w:marRight w:val="0"/>
                                          <w:marTop w:val="0"/>
                                          <w:marBottom w:val="4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28574551">
                                          <w:marLeft w:val="0"/>
                                          <w:marRight w:val="0"/>
                                          <w:marTop w:val="0"/>
                                          <w:marBottom w:val="4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624585868">
                                          <w:marLeft w:val="0"/>
                                          <w:marRight w:val="0"/>
                                          <w:marTop w:val="0"/>
                                          <w:marBottom w:val="4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685671612">
                                          <w:marLeft w:val="0"/>
                                          <w:marRight w:val="0"/>
                                          <w:marTop w:val="0"/>
                                          <w:marBottom w:val="4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472403643">
                                          <w:marLeft w:val="0"/>
                                          <w:marRight w:val="0"/>
                                          <w:marTop w:val="0"/>
                                          <w:marBottom w:val="4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999267651">
                                          <w:marLeft w:val="0"/>
                                          <w:marRight w:val="0"/>
                                          <w:marTop w:val="0"/>
                                          <w:marBottom w:val="4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8538117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2681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2" w:color="D6DBDE"/>
                                        <w:left w:val="single" w:sz="6" w:space="11" w:color="D6DBDE"/>
                                        <w:bottom w:val="single" w:sz="6" w:space="2" w:color="D6DBDE"/>
                                        <w:right w:val="single" w:sz="6" w:space="11" w:color="D6DBDE"/>
                                      </w:divBdr>
                                      <w:divsChild>
                                        <w:div w:id="490414307">
                                          <w:marLeft w:val="12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063914052">
                                          <w:marLeft w:val="12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591816347">
                                          <w:marLeft w:val="12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4461944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15279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72813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679196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  <w:divsChild>
                                            <w:div w:id="101799846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31624098">
                                                  <w:marLeft w:val="0"/>
                                                  <w:marRight w:val="12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6922661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2628052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0769704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6" w:space="0" w:color="E7E7E7"/>
                                                        <w:left w:val="single" w:sz="6" w:space="0" w:color="E7E7E7"/>
                                                        <w:bottom w:val="single" w:sz="6" w:space="0" w:color="E7E7E7"/>
                                                        <w:right w:val="single" w:sz="6" w:space="0" w:color="E7E7E7"/>
                                                      </w:divBdr>
                                                      <w:divsChild>
                                                        <w:div w:id="5451418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9018224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25594392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9359413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6" w:space="0" w:color="4395FF"/>
                                                        <w:left w:val="single" w:sz="6" w:space="9" w:color="4395FF"/>
                                                        <w:bottom w:val="single" w:sz="6" w:space="0" w:color="4395FF"/>
                                                        <w:right w:val="single" w:sz="6" w:space="9" w:color="4395FF"/>
                                                      </w:divBdr>
                                                    </w:div>
                                                    <w:div w:id="146565621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6" w:space="0" w:color="4395FF"/>
                                                        <w:left w:val="single" w:sz="6" w:space="9" w:color="4395FF"/>
                                                        <w:bottom w:val="single" w:sz="6" w:space="0" w:color="4395FF"/>
                                                        <w:right w:val="single" w:sz="6" w:space="9" w:color="4395FF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7491143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51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377425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6" w:space="0" w:color="EEEEEE"/>
                                                <w:left w:val="single" w:sz="2" w:space="0" w:color="EEEEEE"/>
                                                <w:bottom w:val="single" w:sz="6" w:space="0" w:color="EEEEEE"/>
                                                <w:right w:val="single" w:sz="6" w:space="0" w:color="EEEEEE"/>
                                              </w:divBdr>
                                              <w:divsChild>
                                                <w:div w:id="121288388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8632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27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35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5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95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68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53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7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52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11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87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5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javascript:;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javascript:;" TargetMode="External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A152E8-B83E-4B66-AA34-55C09D5A39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58</TotalTime>
  <Pages>14</Pages>
  <Words>3354</Words>
  <Characters>19120</Characters>
  <Application>Microsoft Office Word</Application>
  <DocSecurity>0</DocSecurity>
  <Lines>159</Lines>
  <Paragraphs>44</Paragraphs>
  <ScaleCrop>false</ScaleCrop>
  <Company/>
  <LinksUpToDate>false</LinksUpToDate>
  <CharactersWithSpaces>22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tc</dc:creator>
  <cp:keywords/>
  <dc:description/>
  <cp:lastModifiedBy>王新军</cp:lastModifiedBy>
  <cp:revision>9635</cp:revision>
  <cp:lastPrinted>2020-07-23T02:42:00Z</cp:lastPrinted>
  <dcterms:created xsi:type="dcterms:W3CDTF">2019-11-29T02:25:00Z</dcterms:created>
  <dcterms:modified xsi:type="dcterms:W3CDTF">2021-01-23T10:57:00Z</dcterms:modified>
</cp:coreProperties>
</file>